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3DD1" w:rsidRPr="00660243" w:rsidRDefault="004B3DD1">
      <w:pPr>
        <w:pStyle w:val="p0"/>
        <w:adjustRightInd w:val="0"/>
        <w:snapToGrid w:val="0"/>
        <w:spacing w:line="360" w:lineRule="auto"/>
        <w:jc w:val="both"/>
        <w:rPr>
          <w:rFonts w:ascii="Book Antiqua" w:hAnsi="Book Antiqua"/>
          <w:color w:val="000000"/>
          <w:sz w:val="24"/>
          <w:szCs w:val="24"/>
        </w:rPr>
      </w:pPr>
      <w:bookmarkStart w:id="0" w:name="OLE_LINK452"/>
      <w:bookmarkStart w:id="1" w:name="OLE_LINK598"/>
      <w:bookmarkStart w:id="2" w:name="OLE_LINK760"/>
      <w:bookmarkStart w:id="3" w:name="OLE_LINK923"/>
      <w:bookmarkStart w:id="4" w:name="_ENREF_2"/>
      <w:r w:rsidRPr="00660243">
        <w:rPr>
          <w:rFonts w:ascii="Book Antiqua" w:hAnsi="Book Antiqua"/>
          <w:b/>
          <w:color w:val="0033CC"/>
          <w:sz w:val="24"/>
          <w:szCs w:val="24"/>
        </w:rPr>
        <w:t>Name of journal:</w:t>
      </w:r>
      <w:r w:rsidRPr="00660243">
        <w:rPr>
          <w:rFonts w:ascii="Book Antiqua" w:hAnsi="Book Antiqua"/>
          <w:b/>
          <w:color w:val="000000"/>
          <w:sz w:val="24"/>
          <w:szCs w:val="24"/>
        </w:rPr>
        <w:t xml:space="preserve"> </w:t>
      </w:r>
      <w:bookmarkStart w:id="5" w:name="OLE_LINK718"/>
      <w:bookmarkStart w:id="6" w:name="OLE_LINK719"/>
      <w:r w:rsidRPr="00660243">
        <w:rPr>
          <w:rFonts w:ascii="Book Antiqua" w:hAnsi="Book Antiqua"/>
          <w:i/>
          <w:color w:val="000000"/>
          <w:sz w:val="24"/>
          <w:szCs w:val="24"/>
        </w:rPr>
        <w:t xml:space="preserve">World Journal of </w:t>
      </w:r>
      <w:bookmarkEnd w:id="5"/>
      <w:bookmarkEnd w:id="6"/>
      <w:r w:rsidRPr="00660243">
        <w:rPr>
          <w:rFonts w:ascii="Book Antiqua" w:hAnsi="Book Antiqua"/>
          <w:i/>
          <w:color w:val="000000"/>
          <w:sz w:val="24"/>
          <w:szCs w:val="24"/>
        </w:rPr>
        <w:t>Clinical Cases</w:t>
      </w:r>
    </w:p>
    <w:p w:rsidR="004B3DD1" w:rsidRPr="00660243" w:rsidRDefault="004B3DD1">
      <w:pPr>
        <w:pBdr>
          <w:top w:val="none" w:sz="0" w:space="0" w:color="auto"/>
          <w:left w:val="none" w:sz="0" w:space="0" w:color="auto"/>
          <w:bottom w:val="none" w:sz="0" w:space="0" w:color="auto"/>
          <w:right w:val="none" w:sz="0" w:space="0" w:color="auto"/>
        </w:pBdr>
        <w:adjustRightInd w:val="0"/>
        <w:snapToGrid w:val="0"/>
        <w:spacing w:line="360" w:lineRule="auto"/>
        <w:jc w:val="both"/>
        <w:rPr>
          <w:rFonts w:ascii="Book Antiqua" w:hAnsi="Book Antiqua" w:cs="宋体"/>
          <w:b/>
          <w:i/>
          <w:color w:val="000000"/>
        </w:rPr>
      </w:pPr>
      <w:r w:rsidRPr="00660243">
        <w:rPr>
          <w:rFonts w:ascii="Book Antiqua" w:hAnsi="Book Antiqua" w:cs="Arial"/>
          <w:b/>
          <w:color w:val="0033CC"/>
        </w:rPr>
        <w:t>ESPS Manuscript NO:</w:t>
      </w:r>
      <w:r w:rsidRPr="00660243">
        <w:rPr>
          <w:rFonts w:ascii="Book Antiqua" w:hAnsi="Book Antiqua" w:cs="Arial"/>
          <w:b/>
          <w:color w:val="0033CC"/>
          <w:lang w:eastAsia="zh-CN"/>
        </w:rPr>
        <w:t xml:space="preserve"> </w:t>
      </w:r>
      <w:r w:rsidRPr="0097341B">
        <w:rPr>
          <w:rFonts w:ascii="Book Antiqua" w:hAnsi="Book Antiqua" w:cs="Arial"/>
          <w:b/>
          <w:color w:val="000000"/>
          <w:lang w:eastAsia="zh-CN"/>
        </w:rPr>
        <w:t>7290</w:t>
      </w:r>
      <w:r w:rsidRPr="0097341B">
        <w:rPr>
          <w:rFonts w:ascii="Book Antiqua" w:hAnsi="Book Antiqua" w:cs="Arial"/>
          <w:b/>
          <w:color w:val="000000"/>
        </w:rPr>
        <w:t xml:space="preserve"> </w:t>
      </w:r>
    </w:p>
    <w:p w:rsidR="004B3DD1" w:rsidRPr="00660243" w:rsidRDefault="004B3DD1">
      <w:pPr>
        <w:pBdr>
          <w:top w:val="none" w:sz="0" w:space="0" w:color="auto"/>
          <w:left w:val="none" w:sz="0" w:space="0" w:color="auto"/>
          <w:bottom w:val="none" w:sz="0" w:space="0" w:color="auto"/>
          <w:right w:val="none" w:sz="0" w:space="0" w:color="auto"/>
        </w:pBdr>
        <w:suppressAutoHyphens/>
        <w:autoSpaceDE w:val="0"/>
        <w:autoSpaceDN w:val="0"/>
        <w:adjustRightInd w:val="0"/>
        <w:snapToGrid w:val="0"/>
        <w:spacing w:line="360" w:lineRule="auto"/>
        <w:jc w:val="both"/>
        <w:rPr>
          <w:rFonts w:ascii="Book Antiqua" w:hAnsi="Book Antiqua"/>
          <w:b/>
          <w:color w:val="000000"/>
          <w:lang w:eastAsia="zh-CN"/>
        </w:rPr>
      </w:pPr>
      <w:bookmarkStart w:id="7" w:name="OLE_LINK1617"/>
      <w:bookmarkStart w:id="8" w:name="OLE_LINK1618"/>
      <w:bookmarkStart w:id="9" w:name="OLE_LINK1966"/>
      <w:bookmarkStart w:id="10" w:name="OLE_LINK2328"/>
      <w:bookmarkStart w:id="11" w:name="OLE_LINK2329"/>
      <w:bookmarkStart w:id="12" w:name="OLE_LINK2330"/>
      <w:bookmarkStart w:id="13" w:name="OLE_LINK2335"/>
      <w:bookmarkStart w:id="14" w:name="OLE_LINK2357"/>
      <w:bookmarkStart w:id="15" w:name="OLE_LINK2358"/>
      <w:r w:rsidRPr="00660243">
        <w:rPr>
          <w:rFonts w:ascii="Book Antiqua" w:hAnsi="Book Antiqua"/>
          <w:b/>
          <w:color w:val="0033CC"/>
        </w:rPr>
        <w:t>Columns:</w:t>
      </w:r>
      <w:r w:rsidRPr="00660243">
        <w:rPr>
          <w:rFonts w:ascii="Book Antiqua" w:hAnsi="Book Antiqua"/>
          <w:b/>
          <w:color w:val="000000"/>
        </w:rPr>
        <w:t xml:space="preserve"> </w:t>
      </w:r>
      <w:r w:rsidRPr="00660243">
        <w:rPr>
          <w:rFonts w:ascii="Book Antiqua" w:hAnsi="Book Antiqua"/>
          <w:b/>
          <w:color w:val="000000"/>
          <w:lang w:eastAsia="zh-CN"/>
        </w:rPr>
        <w:t>CASE REPORT</w:t>
      </w:r>
    </w:p>
    <w:bookmarkEnd w:id="0"/>
    <w:bookmarkEnd w:id="1"/>
    <w:bookmarkEnd w:id="2"/>
    <w:bookmarkEnd w:id="3"/>
    <w:bookmarkEnd w:id="7"/>
    <w:bookmarkEnd w:id="8"/>
    <w:bookmarkEnd w:id="9"/>
    <w:bookmarkEnd w:id="10"/>
    <w:bookmarkEnd w:id="11"/>
    <w:bookmarkEnd w:id="12"/>
    <w:bookmarkEnd w:id="13"/>
    <w:bookmarkEnd w:id="14"/>
    <w:bookmarkEnd w:id="15"/>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b/>
          <w:bCs/>
          <w:color w:val="auto"/>
          <w:sz w:val="24"/>
          <w:szCs w:val="24"/>
          <w:lang w:eastAsia="zh-CN"/>
        </w:rPr>
      </w:pP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b/>
          <w:bCs/>
          <w:color w:val="auto"/>
          <w:sz w:val="24"/>
          <w:szCs w:val="24"/>
          <w:lang w:eastAsia="zh-CN"/>
        </w:rPr>
      </w:pPr>
      <w:r w:rsidRPr="00660243">
        <w:rPr>
          <w:rFonts w:ascii="Book Antiqua" w:hAnsi="Book Antiqua"/>
          <w:b/>
          <w:bCs/>
          <w:color w:val="auto"/>
          <w:sz w:val="24"/>
          <w:szCs w:val="24"/>
        </w:rPr>
        <w:t>Unexpected anomaly of the common bile duct and pancreatic duct</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b/>
          <w:bCs/>
          <w:color w:val="auto"/>
          <w:sz w:val="24"/>
          <w:szCs w:val="24"/>
          <w:lang w:eastAsia="zh-CN"/>
        </w:rPr>
      </w:pP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660243">
        <w:rPr>
          <w:rFonts w:ascii="Book Antiqua" w:hAnsi="Book Antiqua"/>
          <w:color w:val="auto"/>
          <w:sz w:val="24"/>
          <w:szCs w:val="24"/>
        </w:rPr>
        <w:t>Chavalitdhamrong</w:t>
      </w:r>
      <w:r w:rsidRPr="0097341B">
        <w:rPr>
          <w:rFonts w:ascii="Book Antiqua" w:eastAsia="宋体" w:hAnsi="Book Antiqua"/>
          <w:color w:val="auto"/>
          <w:sz w:val="24"/>
          <w:szCs w:val="24"/>
          <w:lang w:eastAsia="zh-CN"/>
        </w:rPr>
        <w:t xml:space="preserve"> D</w:t>
      </w:r>
      <w:r w:rsidRPr="0097341B">
        <w:rPr>
          <w:rFonts w:ascii="Book Antiqua" w:eastAsia="宋体" w:hAnsi="Book Antiqua"/>
          <w:i/>
          <w:color w:val="auto"/>
          <w:sz w:val="24"/>
          <w:szCs w:val="24"/>
          <w:lang w:eastAsia="zh-CN"/>
        </w:rPr>
        <w:t xml:space="preserve"> et al</w:t>
      </w:r>
      <w:r w:rsidRPr="0097341B">
        <w:rPr>
          <w:rFonts w:ascii="Book Antiqua" w:eastAsia="宋体" w:hAnsi="Book Antiqua"/>
          <w:color w:val="auto"/>
          <w:sz w:val="24"/>
          <w:szCs w:val="24"/>
          <w:lang w:eastAsia="zh-CN"/>
        </w:rPr>
        <w:t>.</w:t>
      </w:r>
      <w:r w:rsidRPr="00660243">
        <w:rPr>
          <w:rFonts w:ascii="Book Antiqua" w:hAnsi="Book Antiqua"/>
          <w:bCs/>
          <w:color w:val="auto"/>
          <w:sz w:val="24"/>
          <w:szCs w:val="24"/>
        </w:rPr>
        <w:t xml:space="preserve"> Unexpected anomaly of</w:t>
      </w:r>
      <w:r w:rsidRPr="0097341B">
        <w:rPr>
          <w:rFonts w:ascii="Book Antiqua" w:eastAsia="宋体" w:hAnsi="Book Antiqua"/>
          <w:bCs/>
          <w:color w:val="auto"/>
          <w:sz w:val="24"/>
          <w:szCs w:val="24"/>
          <w:lang w:eastAsia="zh-CN"/>
        </w:rPr>
        <w:t xml:space="preserve"> CBD and PD</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b/>
          <w:bCs/>
          <w:color w:val="auto"/>
          <w:sz w:val="24"/>
          <w:szCs w:val="24"/>
          <w:lang w:eastAsia="zh-CN"/>
        </w:rPr>
      </w:pP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660243">
        <w:rPr>
          <w:rFonts w:ascii="Book Antiqua" w:hAnsi="Book Antiqua"/>
          <w:color w:val="auto"/>
          <w:sz w:val="24"/>
          <w:szCs w:val="24"/>
        </w:rPr>
        <w:t>Disaya Chavalitdhamrong, Peter V Draganov</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660243">
        <w:rPr>
          <w:rFonts w:ascii="Book Antiqua" w:hAnsi="Book Antiqua"/>
          <w:b/>
          <w:sz w:val="24"/>
          <w:szCs w:val="24"/>
        </w:rPr>
        <w:t>Disaya Chavalitdhamrong, Peter V Draganov</w:t>
      </w:r>
      <w:r w:rsidRPr="0097341B">
        <w:rPr>
          <w:rFonts w:ascii="Book Antiqua" w:eastAsia="宋体" w:hAnsi="Book Antiqua"/>
          <w:b/>
          <w:sz w:val="24"/>
          <w:szCs w:val="24"/>
          <w:lang w:eastAsia="zh-CN"/>
        </w:rPr>
        <w:t xml:space="preserve">, </w:t>
      </w:r>
      <w:r w:rsidRPr="00660243">
        <w:rPr>
          <w:rFonts w:ascii="Book Antiqua" w:hAnsi="Book Antiqua"/>
          <w:color w:val="auto"/>
          <w:sz w:val="24"/>
          <w:szCs w:val="24"/>
        </w:rPr>
        <w:t>Division of Gastroenterology, Hepatology, and Nutrition</w:t>
      </w:r>
      <w:r w:rsidRPr="0097341B">
        <w:rPr>
          <w:rFonts w:ascii="Book Antiqua" w:eastAsia="宋体" w:hAnsi="Book Antiqua"/>
          <w:color w:val="auto"/>
          <w:sz w:val="24"/>
          <w:szCs w:val="24"/>
          <w:lang w:eastAsia="zh-CN"/>
        </w:rPr>
        <w:t xml:space="preserve">, </w:t>
      </w:r>
      <w:r w:rsidRPr="00660243">
        <w:rPr>
          <w:rFonts w:ascii="Book Antiqua" w:hAnsi="Book Antiqua"/>
          <w:color w:val="auto"/>
          <w:sz w:val="24"/>
          <w:szCs w:val="24"/>
        </w:rPr>
        <w:t>University of Florida, Gainesville, FL</w:t>
      </w:r>
      <w:r w:rsidRPr="0097341B">
        <w:rPr>
          <w:rFonts w:ascii="Book Antiqua" w:eastAsia="宋体" w:hAnsi="Book Antiqua"/>
          <w:color w:val="auto"/>
          <w:sz w:val="24"/>
          <w:szCs w:val="24"/>
          <w:lang w:eastAsia="zh-CN"/>
        </w:rPr>
        <w:t xml:space="preserve"> </w:t>
      </w:r>
      <w:r w:rsidRPr="00660243">
        <w:rPr>
          <w:rFonts w:ascii="Book Antiqua" w:hAnsi="Book Antiqua"/>
          <w:color w:val="auto"/>
          <w:sz w:val="24"/>
          <w:szCs w:val="24"/>
          <w:lang w:val="fr-FR"/>
        </w:rPr>
        <w:t>32608</w:t>
      </w:r>
      <w:r w:rsidRPr="00660243">
        <w:rPr>
          <w:rFonts w:ascii="Book Antiqua" w:hAnsi="Book Antiqua"/>
          <w:color w:val="auto"/>
          <w:sz w:val="24"/>
          <w:szCs w:val="24"/>
        </w:rPr>
        <w:t>, U</w:t>
      </w:r>
      <w:r w:rsidRPr="0097341B">
        <w:rPr>
          <w:rFonts w:ascii="Book Antiqua" w:eastAsia="宋体" w:hAnsi="Book Antiqua"/>
          <w:color w:val="auto"/>
          <w:sz w:val="24"/>
          <w:szCs w:val="24"/>
          <w:lang w:eastAsia="zh-CN"/>
        </w:rPr>
        <w:t>nited States</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660243">
        <w:rPr>
          <w:rFonts w:ascii="Book Antiqua" w:hAnsi="Book Antiqua"/>
          <w:color w:val="auto"/>
          <w:sz w:val="24"/>
          <w:szCs w:val="24"/>
        </w:rPr>
        <w:t xml:space="preserve"> </w:t>
      </w:r>
    </w:p>
    <w:p w:rsidR="004B3DD1" w:rsidRPr="00660243"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hAnsi="Book Antiqua"/>
          <w:color w:val="auto"/>
          <w:sz w:val="24"/>
          <w:szCs w:val="24"/>
        </w:rPr>
      </w:pPr>
      <w:r w:rsidRPr="00660243">
        <w:rPr>
          <w:rFonts w:ascii="Book Antiqua" w:hAnsi="Book Antiqua"/>
          <w:b/>
          <w:color w:val="auto"/>
          <w:sz w:val="24"/>
          <w:szCs w:val="24"/>
        </w:rPr>
        <w:t>Aut</w:t>
      </w:r>
      <w:bookmarkEnd w:id="4"/>
      <w:r w:rsidRPr="00660243">
        <w:rPr>
          <w:rFonts w:ascii="Book Antiqua" w:hAnsi="Book Antiqua"/>
          <w:b/>
          <w:color w:val="auto"/>
          <w:sz w:val="24"/>
          <w:szCs w:val="24"/>
        </w:rPr>
        <w:t>ho</w:t>
      </w:r>
      <w:bookmarkStart w:id="16" w:name="_ENREF_3"/>
      <w:r w:rsidRPr="00660243">
        <w:rPr>
          <w:rFonts w:ascii="Book Antiqua" w:hAnsi="Book Antiqua"/>
          <w:b/>
          <w:color w:val="auto"/>
          <w:sz w:val="24"/>
          <w:szCs w:val="24"/>
        </w:rPr>
        <w:t xml:space="preserve">r contributions: </w:t>
      </w:r>
      <w:r w:rsidRPr="00660243">
        <w:rPr>
          <w:rFonts w:ascii="Book Antiqua" w:hAnsi="Book Antiqua"/>
          <w:color w:val="auto"/>
          <w:sz w:val="24"/>
          <w:szCs w:val="24"/>
        </w:rPr>
        <w:t>Chavalitdhamrong D ha</w:t>
      </w:r>
      <w:r w:rsidRPr="0097341B">
        <w:rPr>
          <w:rFonts w:ascii="Book Antiqua" w:eastAsia="宋体" w:hAnsi="Book Antiqua"/>
          <w:color w:val="auto"/>
          <w:sz w:val="24"/>
          <w:szCs w:val="24"/>
          <w:lang w:eastAsia="zh-CN"/>
        </w:rPr>
        <w:t>d</w:t>
      </w:r>
      <w:r w:rsidRPr="00660243">
        <w:rPr>
          <w:rFonts w:ascii="Book Antiqua" w:hAnsi="Book Antiqua"/>
          <w:color w:val="auto"/>
          <w:sz w:val="24"/>
          <w:szCs w:val="24"/>
        </w:rPr>
        <w:t xml:space="preserve"> involved in drafting the manuscript</w:t>
      </w:r>
      <w:r w:rsidRPr="0097341B">
        <w:rPr>
          <w:rFonts w:ascii="Book Antiqua" w:eastAsia="宋体" w:hAnsi="Book Antiqua"/>
          <w:color w:val="auto"/>
          <w:sz w:val="24"/>
          <w:szCs w:val="24"/>
          <w:lang w:eastAsia="zh-CN"/>
        </w:rPr>
        <w:t>;</w:t>
      </w:r>
      <w:r w:rsidRPr="00660243">
        <w:rPr>
          <w:rFonts w:ascii="Book Antiqua" w:hAnsi="Book Antiqua"/>
          <w:color w:val="auto"/>
          <w:sz w:val="24"/>
          <w:szCs w:val="24"/>
        </w:rPr>
        <w:t xml:space="preserve"> Draganov PV ha</w:t>
      </w:r>
      <w:r w:rsidRPr="0097341B">
        <w:rPr>
          <w:rFonts w:ascii="Book Antiqua" w:eastAsia="宋体" w:hAnsi="Book Antiqua"/>
          <w:color w:val="auto"/>
          <w:sz w:val="24"/>
          <w:szCs w:val="24"/>
          <w:lang w:eastAsia="zh-CN"/>
        </w:rPr>
        <w:t>d</w:t>
      </w:r>
      <w:r w:rsidRPr="00660243">
        <w:rPr>
          <w:rFonts w:ascii="Book Antiqua" w:hAnsi="Book Antiqua"/>
          <w:color w:val="auto"/>
          <w:sz w:val="24"/>
          <w:szCs w:val="24"/>
        </w:rPr>
        <w:t xml:space="preserve"> involved in critical revision of the manuscript.</w:t>
      </w:r>
    </w:p>
    <w:p w:rsidR="004B3DD1" w:rsidRPr="00660243"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hAnsi="Book Antiqua"/>
          <w:color w:val="auto"/>
          <w:sz w:val="24"/>
          <w:szCs w:val="24"/>
        </w:rPr>
      </w:pP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660243">
        <w:rPr>
          <w:rFonts w:ascii="Book Antiqua" w:hAnsi="Book Antiqua"/>
          <w:b/>
          <w:color w:val="auto"/>
          <w:sz w:val="24"/>
          <w:szCs w:val="24"/>
        </w:rPr>
        <w:t>Correspondence</w:t>
      </w:r>
      <w:r w:rsidRPr="0097341B">
        <w:rPr>
          <w:rFonts w:ascii="Book Antiqua" w:eastAsia="宋体" w:hAnsi="Book Antiqua"/>
          <w:b/>
          <w:color w:val="auto"/>
          <w:sz w:val="24"/>
          <w:szCs w:val="24"/>
          <w:lang w:eastAsia="zh-CN"/>
        </w:rPr>
        <w:t xml:space="preserve"> to</w:t>
      </w:r>
      <w:r w:rsidRPr="00660243">
        <w:rPr>
          <w:rFonts w:ascii="Book Antiqua" w:hAnsi="Book Antiqua"/>
          <w:b/>
          <w:color w:val="auto"/>
          <w:sz w:val="24"/>
          <w:szCs w:val="24"/>
        </w:rPr>
        <w:t>: Peter V Draganov, MD</w:t>
      </w:r>
      <w:r w:rsidRPr="0097341B">
        <w:rPr>
          <w:rFonts w:ascii="Book Antiqua" w:eastAsia="宋体" w:hAnsi="Book Antiqua"/>
          <w:b/>
          <w:color w:val="auto"/>
          <w:sz w:val="24"/>
          <w:szCs w:val="24"/>
          <w:lang w:eastAsia="zh-CN"/>
        </w:rPr>
        <w:t xml:space="preserve">, </w:t>
      </w:r>
      <w:r w:rsidRPr="00660243">
        <w:rPr>
          <w:rFonts w:ascii="Book Antiqua" w:hAnsi="Book Antiqua"/>
          <w:b/>
          <w:color w:val="auto"/>
          <w:sz w:val="24"/>
          <w:szCs w:val="24"/>
        </w:rPr>
        <w:t xml:space="preserve">Professor </w:t>
      </w:r>
      <w:r w:rsidRPr="00660243">
        <w:rPr>
          <w:rFonts w:ascii="Book Antiqua" w:hAnsi="Book Antiqua"/>
          <w:color w:val="auto"/>
          <w:sz w:val="24"/>
          <w:szCs w:val="24"/>
        </w:rPr>
        <w:t>of Medicine, Division of Gastroenterology, Hepatology, and Nutrition</w:t>
      </w:r>
      <w:r w:rsidRPr="0097341B">
        <w:rPr>
          <w:rFonts w:ascii="Book Antiqua" w:eastAsia="宋体" w:hAnsi="Book Antiqua"/>
          <w:color w:val="auto"/>
          <w:sz w:val="24"/>
          <w:szCs w:val="24"/>
          <w:lang w:eastAsia="zh-CN"/>
        </w:rPr>
        <w:t xml:space="preserve">, </w:t>
      </w:r>
      <w:r w:rsidRPr="00660243">
        <w:rPr>
          <w:rFonts w:ascii="Book Antiqua" w:hAnsi="Book Antiqua"/>
          <w:color w:val="auto"/>
          <w:sz w:val="24"/>
          <w:szCs w:val="24"/>
        </w:rPr>
        <w:t>University of Florida, 1329 SW 16</w:t>
      </w:r>
      <w:r w:rsidRPr="00660243">
        <w:rPr>
          <w:rFonts w:ascii="Book Antiqua" w:hAnsi="Book Antiqua"/>
          <w:color w:val="auto"/>
          <w:sz w:val="24"/>
          <w:szCs w:val="24"/>
          <w:vertAlign w:val="superscript"/>
        </w:rPr>
        <w:t>th</w:t>
      </w:r>
      <w:r w:rsidRPr="00660243">
        <w:rPr>
          <w:rFonts w:ascii="Book Antiqua" w:hAnsi="Book Antiqua"/>
          <w:color w:val="auto"/>
          <w:sz w:val="24"/>
          <w:szCs w:val="24"/>
          <w:lang w:val="fr-FR"/>
        </w:rPr>
        <w:t xml:space="preserve"> Street Suite 5251, Gainesville, FL 32608</w:t>
      </w:r>
      <w:r w:rsidRPr="0097341B">
        <w:rPr>
          <w:rFonts w:ascii="Book Antiqua" w:eastAsia="宋体" w:hAnsi="Book Antiqua"/>
          <w:color w:val="auto"/>
          <w:sz w:val="24"/>
          <w:szCs w:val="24"/>
          <w:lang w:val="fr-FR" w:eastAsia="zh-CN"/>
        </w:rPr>
        <w:t>,</w:t>
      </w:r>
      <w:bookmarkStart w:id="17" w:name="_ENREF_4"/>
      <w:bookmarkEnd w:id="16"/>
      <w:r w:rsidRPr="00660243">
        <w:rPr>
          <w:rFonts w:ascii="Book Antiqua" w:hAnsi="Book Antiqua"/>
          <w:color w:val="auto"/>
          <w:sz w:val="24"/>
          <w:szCs w:val="24"/>
        </w:rPr>
        <w:t xml:space="preserve"> United States.</w:t>
      </w:r>
      <w:r w:rsidRPr="0097341B">
        <w:rPr>
          <w:rFonts w:ascii="Book Antiqua" w:eastAsia="宋体" w:hAnsi="Book Antiqua"/>
          <w:color w:val="auto"/>
          <w:sz w:val="24"/>
          <w:szCs w:val="24"/>
          <w:lang w:eastAsia="zh-CN"/>
        </w:rPr>
        <w:t xml:space="preserve"> </w:t>
      </w:r>
      <w:r w:rsidRPr="00660243">
        <w:rPr>
          <w:rFonts w:ascii="Book Antiqua" w:hAnsi="Book Antiqua"/>
          <w:color w:val="auto"/>
          <w:sz w:val="24"/>
          <w:szCs w:val="24"/>
        </w:rPr>
        <w:t>dragapv@medicine.ufl.edu</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660243">
        <w:rPr>
          <w:rFonts w:ascii="Book Antiqua" w:hAnsi="Book Antiqua"/>
          <w:b/>
          <w:color w:val="auto"/>
          <w:sz w:val="24"/>
          <w:szCs w:val="24"/>
        </w:rPr>
        <w:t>Telephone:</w:t>
      </w:r>
      <w:r w:rsidRPr="00660243">
        <w:rPr>
          <w:rFonts w:ascii="Book Antiqua" w:hAnsi="Book Antiqua"/>
          <w:color w:val="auto"/>
          <w:sz w:val="24"/>
          <w:szCs w:val="24"/>
        </w:rPr>
        <w:t xml:space="preserve"> </w:t>
      </w:r>
      <w:r w:rsidRPr="0097341B">
        <w:rPr>
          <w:rFonts w:ascii="Book Antiqua" w:eastAsia="宋体" w:hAnsi="Book Antiqua"/>
          <w:color w:val="auto"/>
          <w:sz w:val="24"/>
          <w:szCs w:val="24"/>
          <w:lang w:eastAsia="zh-CN"/>
        </w:rPr>
        <w:t>+</w:t>
      </w:r>
      <w:r w:rsidRPr="00660243">
        <w:rPr>
          <w:rFonts w:ascii="Book Antiqua" w:hAnsi="Book Antiqua"/>
          <w:color w:val="auto"/>
          <w:sz w:val="24"/>
          <w:szCs w:val="24"/>
        </w:rPr>
        <w:t>1-352-2739472</w:t>
      </w:r>
      <w:r w:rsidRPr="0097341B">
        <w:rPr>
          <w:rFonts w:ascii="Book Antiqua" w:eastAsia="宋体" w:hAnsi="Book Antiqua"/>
          <w:color w:val="auto"/>
          <w:sz w:val="24"/>
          <w:szCs w:val="24"/>
          <w:lang w:eastAsia="zh-CN"/>
        </w:rPr>
        <w:t xml:space="preserve">              </w:t>
      </w:r>
      <w:r w:rsidRPr="00660243">
        <w:rPr>
          <w:rFonts w:ascii="Book Antiqua" w:hAnsi="Book Antiqua"/>
          <w:color w:val="auto"/>
          <w:sz w:val="24"/>
          <w:szCs w:val="24"/>
        </w:rPr>
        <w:t xml:space="preserve"> </w:t>
      </w:r>
      <w:r w:rsidRPr="00660243">
        <w:rPr>
          <w:rFonts w:ascii="Book Antiqua" w:hAnsi="Book Antiqua"/>
          <w:b/>
          <w:color w:val="auto"/>
          <w:sz w:val="24"/>
          <w:szCs w:val="24"/>
        </w:rPr>
        <w:t xml:space="preserve">Fax: </w:t>
      </w:r>
      <w:r w:rsidRPr="0097341B">
        <w:rPr>
          <w:rFonts w:ascii="Book Antiqua" w:eastAsia="宋体" w:hAnsi="Book Antiqua"/>
          <w:color w:val="auto"/>
          <w:sz w:val="24"/>
          <w:szCs w:val="24"/>
          <w:lang w:eastAsia="zh-CN"/>
        </w:rPr>
        <w:t>+</w:t>
      </w:r>
      <w:r w:rsidRPr="00660243">
        <w:rPr>
          <w:rFonts w:ascii="Book Antiqua" w:hAnsi="Book Antiqua"/>
          <w:color w:val="auto"/>
          <w:sz w:val="24"/>
          <w:szCs w:val="24"/>
        </w:rPr>
        <w:t>1-352-6</w:t>
      </w:r>
      <w:bookmarkEnd w:id="17"/>
      <w:r w:rsidRPr="00660243">
        <w:rPr>
          <w:rFonts w:ascii="Book Antiqua" w:hAnsi="Book Antiqua"/>
          <w:color w:val="auto"/>
          <w:sz w:val="24"/>
          <w:szCs w:val="24"/>
        </w:rPr>
        <w:t>27</w:t>
      </w:r>
      <w:bookmarkStart w:id="18" w:name="_ENREF_5"/>
      <w:r w:rsidRPr="00660243">
        <w:rPr>
          <w:rFonts w:ascii="Book Antiqua" w:hAnsi="Book Antiqua"/>
          <w:color w:val="auto"/>
          <w:sz w:val="24"/>
          <w:szCs w:val="24"/>
        </w:rPr>
        <w:t>9002</w:t>
      </w:r>
    </w:p>
    <w:p w:rsidR="004B3DD1" w:rsidRPr="00660243" w:rsidRDefault="004B3DD1">
      <w:pPr>
        <w:pBdr>
          <w:top w:val="none" w:sz="0" w:space="0" w:color="auto"/>
          <w:left w:val="none" w:sz="0" w:space="0" w:color="auto"/>
          <w:bottom w:val="none" w:sz="0" w:space="0" w:color="auto"/>
          <w:right w:val="none" w:sz="0" w:space="0" w:color="auto"/>
        </w:pBdr>
        <w:adjustRightInd w:val="0"/>
        <w:snapToGrid w:val="0"/>
        <w:spacing w:line="360" w:lineRule="auto"/>
        <w:jc w:val="both"/>
        <w:rPr>
          <w:rFonts w:ascii="Book Antiqua" w:hAnsi="Book Antiqua"/>
        </w:rPr>
      </w:pPr>
      <w:bookmarkStart w:id="19" w:name="OLE_LINK25"/>
      <w:bookmarkStart w:id="20" w:name="OLE_LINK26"/>
      <w:bookmarkStart w:id="21" w:name="OLE_LINK145"/>
      <w:bookmarkStart w:id="22" w:name="OLE_LINK215"/>
      <w:bookmarkStart w:id="23" w:name="OLE_LINK352"/>
      <w:bookmarkStart w:id="24" w:name="OLE_LINK364"/>
      <w:bookmarkStart w:id="25" w:name="OLE_LINK383"/>
      <w:bookmarkStart w:id="26" w:name="OLE_LINK361"/>
      <w:bookmarkStart w:id="27" w:name="OLE_LINK444"/>
      <w:bookmarkStart w:id="28" w:name="OLE_LINK501"/>
      <w:bookmarkStart w:id="29" w:name="OLE_LINK572"/>
      <w:bookmarkStart w:id="30" w:name="OLE_LINK573"/>
      <w:bookmarkStart w:id="31" w:name="OLE_LINK756"/>
      <w:bookmarkStart w:id="32" w:name="OLE_LINK757"/>
      <w:bookmarkStart w:id="33" w:name="OLE_LINK805"/>
      <w:bookmarkStart w:id="34" w:name="OLE_LINK806"/>
      <w:bookmarkStart w:id="35" w:name="OLE_LINK958"/>
      <w:bookmarkStart w:id="36" w:name="OLE_LINK1018"/>
      <w:bookmarkStart w:id="37" w:name="OLE_LINK1059"/>
      <w:bookmarkStart w:id="38" w:name="OLE_LINK1122"/>
      <w:bookmarkStart w:id="39" w:name="OLE_LINK1123"/>
      <w:bookmarkStart w:id="40" w:name="OLE_LINK1402"/>
      <w:bookmarkStart w:id="41" w:name="OLE_LINK1750"/>
      <w:bookmarkStart w:id="42" w:name="OLE_LINK1751"/>
      <w:bookmarkStart w:id="43" w:name="OLE_LINK1832"/>
      <w:bookmarkStart w:id="44" w:name="OLE_LINK1878"/>
      <w:bookmarkStart w:id="45" w:name="OLE_LINK1917"/>
      <w:bookmarkStart w:id="46" w:name="OLE_LINK1918"/>
      <w:bookmarkStart w:id="47" w:name="OLE_LINK1985"/>
      <w:bookmarkStart w:id="48" w:name="OLE_LINK1986"/>
      <w:bookmarkStart w:id="49" w:name="OLE_LINK1927"/>
      <w:bookmarkStart w:id="50" w:name="OLE_LINK1928"/>
      <w:bookmarkStart w:id="51" w:name="OLE_LINK2044"/>
      <w:bookmarkStart w:id="52" w:name="OLE_LINK2352"/>
      <w:bookmarkStart w:id="53" w:name="OLE_LINK2220"/>
      <w:bookmarkStart w:id="54" w:name="OLE_LINK2344"/>
      <w:bookmarkStart w:id="55" w:name="OLE_LINK2347"/>
      <w:bookmarkStart w:id="56" w:name="OLE_LINK2626"/>
      <w:bookmarkStart w:id="57" w:name="OLE_LINK2390"/>
      <w:bookmarkStart w:id="58" w:name="OLE_LINK2752"/>
      <w:bookmarkStart w:id="59" w:name="OLE_LINK2753"/>
      <w:bookmarkStart w:id="60" w:name="OLE_LINK2855"/>
      <w:bookmarkStart w:id="61" w:name="OLE_LINK2992"/>
      <w:bookmarkStart w:id="62" w:name="OLE_LINK3241"/>
      <w:bookmarkStart w:id="63" w:name="OLE_LINK2682"/>
      <w:r w:rsidRPr="00660243">
        <w:rPr>
          <w:rFonts w:ascii="Book Antiqua" w:hAnsi="Book Antiqua"/>
          <w:b/>
        </w:rPr>
        <w:t>Received:</w:t>
      </w:r>
      <w:r w:rsidRPr="00660243">
        <w:rPr>
          <w:rFonts w:ascii="Book Antiqua" w:hAnsi="Book Antiqua"/>
          <w:b/>
          <w:lang w:eastAsia="zh-CN"/>
        </w:rPr>
        <w:t xml:space="preserve"> </w:t>
      </w:r>
      <w:r w:rsidRPr="00660243">
        <w:rPr>
          <w:rFonts w:ascii="Book Antiqua" w:hAnsi="Book Antiqua"/>
          <w:lang w:eastAsia="zh-CN"/>
        </w:rPr>
        <w:t>November 12, 2013</w:t>
      </w:r>
      <w:r>
        <w:rPr>
          <w:rFonts w:ascii="Book Antiqua" w:hAnsi="Book Antiqua"/>
          <w:lang w:eastAsia="zh-CN"/>
        </w:rPr>
        <w:t xml:space="preserve">        </w:t>
      </w:r>
      <w:r w:rsidRPr="00660243">
        <w:rPr>
          <w:rFonts w:ascii="Book Antiqua" w:hAnsi="Book Antiqua"/>
          <w:lang w:eastAsia="zh-CN"/>
        </w:rPr>
        <w:t xml:space="preserve"> </w:t>
      </w:r>
      <w:r w:rsidRPr="00660243">
        <w:rPr>
          <w:rFonts w:ascii="Book Antiqua" w:hAnsi="Book Antiqua"/>
          <w:b/>
          <w:lang w:eastAsia="zh-CN"/>
        </w:rPr>
        <w:t xml:space="preserve"> </w:t>
      </w:r>
      <w:r w:rsidRPr="00660243">
        <w:rPr>
          <w:rFonts w:ascii="Book Antiqua" w:hAnsi="Book Antiqua"/>
          <w:b/>
        </w:rPr>
        <w:t xml:space="preserve"> Revised: </w:t>
      </w:r>
      <w:bookmarkEnd w:id="19"/>
      <w:bookmarkEnd w:id="20"/>
      <w:r w:rsidRPr="00660243">
        <w:rPr>
          <w:rFonts w:ascii="Book Antiqua" w:hAnsi="Book Antiqua"/>
          <w:lang w:eastAsia="zh-CN"/>
        </w:rPr>
        <w:t>December 20, 2013</w:t>
      </w:r>
      <w:r w:rsidRPr="00660243">
        <w:rPr>
          <w:rFonts w:ascii="Book Antiqua" w:hAnsi="Book Antiqua"/>
        </w:rPr>
        <w:t xml:space="preserve"> </w:t>
      </w:r>
      <w:bookmarkStart w:id="64" w:name="OLE_LINK103"/>
      <w:bookmarkStart w:id="65" w:name="OLE_LINK104"/>
      <w:bookmarkStart w:id="66" w:name="OLE_LINK69"/>
      <w:bookmarkStart w:id="67" w:name="OLE_LINK70"/>
    </w:p>
    <w:p w:rsidR="004B3DD1" w:rsidRDefault="004B3DD1">
      <w:pPr>
        <w:pBdr>
          <w:top w:val="none" w:sz="0" w:space="0" w:color="auto"/>
          <w:left w:val="none" w:sz="0" w:space="0" w:color="auto"/>
          <w:bottom w:val="none" w:sz="0" w:space="0" w:color="auto"/>
          <w:right w:val="none" w:sz="0" w:space="0" w:color="auto"/>
        </w:pBdr>
        <w:adjustRightInd w:val="0"/>
        <w:snapToGrid w:val="0"/>
        <w:spacing w:line="360" w:lineRule="auto"/>
        <w:jc w:val="both"/>
        <w:rPr>
          <w:ins w:id="68" w:author="user" w:date="2014-01-15T13:43:00Z"/>
          <w:rFonts w:ascii="Book Antiqua" w:hAnsi="Book Antiqua"/>
          <w:b/>
          <w:lang w:eastAsia="zh-CN"/>
        </w:rPr>
      </w:pPr>
      <w:bookmarkStart w:id="69" w:name="OLE_LINK303"/>
      <w:bookmarkStart w:id="70" w:name="OLE_LINK304"/>
      <w:bookmarkStart w:id="71" w:name="OLE_LINK1382"/>
      <w:bookmarkStart w:id="72" w:name="OLE_LINK2188"/>
      <w:bookmarkStart w:id="73" w:name="OLE_LINK2189"/>
      <w:bookmarkStart w:id="74" w:name="OLE_LINK2615"/>
      <w:r w:rsidRPr="00660243">
        <w:rPr>
          <w:rFonts w:ascii="Book Antiqua" w:hAnsi="Book Antiqua"/>
          <w:b/>
        </w:rPr>
        <w:t xml:space="preserve">Accepted: </w:t>
      </w:r>
      <w:ins w:id="75" w:author="user" w:date="2014-01-15T13:44:00Z">
        <w:r>
          <w:rPr>
            <w:rFonts w:ascii="Book Antiqua" w:hAnsi="Book Antiqua"/>
            <w:lang w:eastAsia="zh-CN"/>
          </w:rPr>
          <w:t>January 15, 2014</w:t>
        </w:r>
      </w:ins>
    </w:p>
    <w:p w:rsidR="004B3DD1" w:rsidRPr="00660243" w:rsidRDefault="004B3DD1">
      <w:pPr>
        <w:numPr>
          <w:ins w:id="76" w:author="user" w:date="2014-01-15T13:43:00Z"/>
        </w:numPr>
        <w:pBdr>
          <w:top w:val="none" w:sz="0" w:space="0" w:color="auto"/>
          <w:left w:val="none" w:sz="0" w:space="0" w:color="auto"/>
          <w:bottom w:val="none" w:sz="0" w:space="0" w:color="auto"/>
          <w:right w:val="none" w:sz="0" w:space="0" w:color="auto"/>
        </w:pBdr>
        <w:adjustRightInd w:val="0"/>
        <w:snapToGrid w:val="0"/>
        <w:spacing w:line="360" w:lineRule="auto"/>
        <w:jc w:val="both"/>
        <w:rPr>
          <w:rFonts w:ascii="Book Antiqua" w:hAnsi="Book Antiqua"/>
          <w:b/>
        </w:rPr>
      </w:pPr>
      <w:r w:rsidRPr="00660243">
        <w:rPr>
          <w:rFonts w:ascii="Book Antiqua" w:hAnsi="Book Antiqua"/>
          <w:b/>
        </w:rPr>
        <w:t xml:space="preserve">Published online: </w:t>
      </w:r>
      <w:bookmarkEnd w:id="64"/>
      <w:bookmarkEnd w:id="65"/>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6"/>
    <w:bookmarkEnd w:id="67"/>
    <w:bookmarkEnd w:id="69"/>
    <w:bookmarkEnd w:id="70"/>
    <w:bookmarkEnd w:id="71"/>
    <w:bookmarkEnd w:id="72"/>
    <w:bookmarkEnd w:id="73"/>
    <w:bookmarkEnd w:id="74"/>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p>
    <w:p w:rsidR="004B3DD1" w:rsidRPr="00660243"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hAnsi="Book Antiqua"/>
          <w:color w:val="auto"/>
          <w:sz w:val="24"/>
          <w:szCs w:val="24"/>
        </w:rPr>
      </w:pPr>
      <w:r w:rsidRPr="00660243">
        <w:rPr>
          <w:rFonts w:ascii="Book Antiqua" w:hAnsi="Book Antiqua"/>
          <w:color w:val="auto"/>
          <w:sz w:val="24"/>
          <w:szCs w:val="24"/>
        </w:rPr>
        <w:t xml:space="preserve"> </w:t>
      </w:r>
      <w:r w:rsidRPr="00660243">
        <w:rPr>
          <w:rFonts w:ascii="Book Antiqua" w:hAnsi="Book Antiqua"/>
          <w:color w:val="auto"/>
          <w:sz w:val="24"/>
          <w:szCs w:val="24"/>
        </w:rPr>
        <w:br w:type="page"/>
      </w:r>
    </w:p>
    <w:p w:rsidR="004B3DD1" w:rsidRPr="00660243"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hAnsi="Book Antiqua"/>
          <w:b/>
          <w:bCs/>
          <w:color w:val="auto"/>
          <w:sz w:val="24"/>
          <w:szCs w:val="24"/>
        </w:rPr>
      </w:pPr>
      <w:r w:rsidRPr="00660243">
        <w:rPr>
          <w:rFonts w:ascii="Book Antiqua" w:hAnsi="Book Antiqua"/>
          <w:b/>
          <w:bCs/>
          <w:color w:val="auto"/>
          <w:sz w:val="24"/>
          <w:szCs w:val="24"/>
          <w:lang w:val="de-DE"/>
        </w:rPr>
        <w:t>Abstract</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line="360" w:lineRule="auto"/>
        <w:jc w:val="both"/>
        <w:rPr>
          <w:rFonts w:ascii="Book Antiqua" w:eastAsia="宋体" w:hAnsi="Book Antiqua"/>
          <w:color w:val="auto"/>
          <w:sz w:val="24"/>
          <w:szCs w:val="24"/>
          <w:lang w:eastAsia="zh-CN"/>
        </w:rPr>
      </w:pPr>
      <w:r w:rsidRPr="00660243">
        <w:rPr>
          <w:rFonts w:ascii="Book Antiqua" w:hAnsi="Book Antiqua"/>
          <w:color w:val="auto"/>
          <w:sz w:val="24"/>
          <w:szCs w:val="24"/>
        </w:rPr>
        <w:t>Variations in the bile duct and pancreatic duct opening are related to the process of rotation and recanalization during embryologic development. Complete non-union of distal common bile duct and pancreatic duct gives rise to double papillae of Vater. The separation of the drainage of the main pancreatic duct and bile duct can be appreciated by careful assessment at the time of endoscopic retrograde cholangiopancreatograpy. The cranial orifice is a bile duct opening, whereas the caudal orifice is a pancreatic duct opening. The separate orifice finding can be confirmed by cholangiogram and pancreatogram with no communication between the two orifices.</w:t>
      </w:r>
      <w:bookmarkStart w:id="77" w:name="_ENREF_6"/>
      <w:bookmarkEnd w:id="18"/>
      <w:r w:rsidRPr="00660243">
        <w:rPr>
          <w:rFonts w:ascii="Book Antiqua" w:hAnsi="Book Antiqua"/>
          <w:color w:val="auto"/>
          <w:sz w:val="24"/>
          <w:szCs w:val="24"/>
        </w:rPr>
        <w:t xml:space="preserve"> Endoscopists should be aware of this rare variant because late recognition can </w:t>
      </w:r>
      <w:bookmarkEnd w:id="77"/>
      <w:r w:rsidRPr="00660243">
        <w:rPr>
          <w:rFonts w:ascii="Book Antiqua" w:hAnsi="Book Antiqua"/>
          <w:color w:val="auto"/>
          <w:sz w:val="24"/>
          <w:szCs w:val="24"/>
        </w:rPr>
        <w:t xml:space="preserve">result in unnecessary manipulation and contrast injections of the main pancreatic duct and biliary cannulation failure. </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line="360" w:lineRule="auto"/>
        <w:jc w:val="both"/>
        <w:rPr>
          <w:rFonts w:ascii="Book Antiqua" w:eastAsia="宋体" w:hAnsi="Book Antiqua"/>
          <w:color w:val="auto"/>
          <w:sz w:val="24"/>
          <w:szCs w:val="24"/>
          <w:lang w:eastAsia="zh-CN"/>
        </w:rPr>
      </w:pPr>
    </w:p>
    <w:p w:rsidR="004B3DD1" w:rsidRPr="00660243" w:rsidRDefault="004B3DD1">
      <w:pPr>
        <w:pBdr>
          <w:top w:val="none" w:sz="0" w:space="0" w:color="auto"/>
          <w:left w:val="none" w:sz="0" w:space="0" w:color="auto"/>
          <w:bottom w:val="none" w:sz="0" w:space="0" w:color="auto"/>
          <w:right w:val="none" w:sz="0" w:space="0" w:color="auto"/>
        </w:pBdr>
        <w:adjustRightInd w:val="0"/>
        <w:snapToGrid w:val="0"/>
        <w:spacing w:line="360" w:lineRule="auto"/>
        <w:jc w:val="both"/>
        <w:rPr>
          <w:rFonts w:ascii="Book Antiqua" w:hAnsi="Book Antiqua"/>
          <w:lang w:eastAsia="zh-CN"/>
        </w:rPr>
      </w:pPr>
      <w:bookmarkStart w:id="78" w:name="OLE_LINK98"/>
      <w:bookmarkStart w:id="79" w:name="OLE_LINK156"/>
      <w:bookmarkStart w:id="80" w:name="OLE_LINK196"/>
      <w:bookmarkStart w:id="81" w:name="OLE_LINK217"/>
      <w:bookmarkStart w:id="82" w:name="OLE_LINK242"/>
      <w:bookmarkStart w:id="83" w:name="OLE_LINK247"/>
      <w:bookmarkStart w:id="84" w:name="OLE_LINK311"/>
      <w:bookmarkStart w:id="85" w:name="OLE_LINK312"/>
      <w:bookmarkStart w:id="86" w:name="OLE_LINK325"/>
      <w:bookmarkStart w:id="87" w:name="OLE_LINK330"/>
      <w:bookmarkStart w:id="88" w:name="OLE_LINK513"/>
      <w:bookmarkStart w:id="89" w:name="OLE_LINK514"/>
      <w:bookmarkStart w:id="90" w:name="OLE_LINK464"/>
      <w:bookmarkStart w:id="91" w:name="OLE_LINK465"/>
      <w:bookmarkStart w:id="92" w:name="OLE_LINK466"/>
      <w:bookmarkStart w:id="93" w:name="OLE_LINK470"/>
      <w:bookmarkStart w:id="94" w:name="OLE_LINK471"/>
      <w:bookmarkStart w:id="95" w:name="OLE_LINK472"/>
      <w:bookmarkStart w:id="96" w:name="OLE_LINK474"/>
      <w:bookmarkStart w:id="97" w:name="OLE_LINK512"/>
      <w:bookmarkStart w:id="98" w:name="OLE_LINK800"/>
      <w:bookmarkStart w:id="99" w:name="OLE_LINK982"/>
      <w:bookmarkStart w:id="100" w:name="OLE_LINK1027"/>
      <w:bookmarkStart w:id="101" w:name="OLE_LINK504"/>
      <w:bookmarkStart w:id="102" w:name="OLE_LINK546"/>
      <w:bookmarkStart w:id="103" w:name="OLE_LINK547"/>
      <w:bookmarkStart w:id="104" w:name="OLE_LINK575"/>
      <w:bookmarkStart w:id="105" w:name="OLE_LINK640"/>
      <w:bookmarkStart w:id="106" w:name="OLE_LINK672"/>
      <w:bookmarkStart w:id="107" w:name="OLE_LINK714"/>
      <w:bookmarkStart w:id="108" w:name="OLE_LINK651"/>
      <w:bookmarkStart w:id="109" w:name="OLE_LINK652"/>
      <w:bookmarkStart w:id="110" w:name="OLE_LINK744"/>
      <w:bookmarkStart w:id="111" w:name="OLE_LINK758"/>
      <w:bookmarkStart w:id="112" w:name="OLE_LINK787"/>
      <w:bookmarkStart w:id="113" w:name="OLE_LINK807"/>
      <w:bookmarkStart w:id="114" w:name="OLE_LINK820"/>
      <w:bookmarkStart w:id="115" w:name="OLE_LINK862"/>
      <w:bookmarkStart w:id="116" w:name="OLE_LINK879"/>
      <w:bookmarkStart w:id="117" w:name="OLE_LINK906"/>
      <w:bookmarkStart w:id="118" w:name="OLE_LINK928"/>
      <w:bookmarkStart w:id="119" w:name="OLE_LINK960"/>
      <w:bookmarkStart w:id="120" w:name="OLE_LINK861"/>
      <w:bookmarkStart w:id="121" w:name="OLE_LINK983"/>
      <w:bookmarkStart w:id="122" w:name="OLE_LINK1334"/>
      <w:bookmarkStart w:id="123" w:name="OLE_LINK1029"/>
      <w:bookmarkStart w:id="124" w:name="OLE_LINK1060"/>
      <w:bookmarkStart w:id="125" w:name="OLE_LINK1061"/>
      <w:bookmarkStart w:id="126" w:name="OLE_LINK1348"/>
      <w:bookmarkStart w:id="127" w:name="OLE_LINK1086"/>
      <w:bookmarkStart w:id="128" w:name="OLE_LINK1100"/>
      <w:bookmarkStart w:id="129" w:name="OLE_LINK1125"/>
      <w:bookmarkStart w:id="130" w:name="OLE_LINK1163"/>
      <w:bookmarkStart w:id="131" w:name="OLE_LINK1193"/>
      <w:bookmarkStart w:id="132" w:name="OLE_LINK1219"/>
      <w:bookmarkStart w:id="133" w:name="OLE_LINK1247"/>
      <w:bookmarkStart w:id="134" w:name="OLE_LINK1284"/>
      <w:bookmarkStart w:id="135" w:name="OLE_LINK1313"/>
      <w:bookmarkStart w:id="136" w:name="OLE_LINK1361"/>
      <w:bookmarkStart w:id="137" w:name="OLE_LINK1384"/>
      <w:bookmarkStart w:id="138" w:name="OLE_LINK1403"/>
      <w:bookmarkStart w:id="139" w:name="OLE_LINK1437"/>
      <w:bookmarkStart w:id="140" w:name="OLE_LINK1454"/>
      <w:bookmarkStart w:id="141" w:name="OLE_LINK1480"/>
      <w:bookmarkStart w:id="142" w:name="OLE_LINK1504"/>
      <w:bookmarkStart w:id="143" w:name="OLE_LINK1516"/>
      <w:bookmarkStart w:id="144" w:name="OLE_LINK135"/>
      <w:bookmarkStart w:id="145" w:name="OLE_LINK216"/>
      <w:bookmarkStart w:id="146" w:name="OLE_LINK259"/>
      <w:bookmarkStart w:id="147" w:name="OLE_LINK1186"/>
      <w:bookmarkStart w:id="148" w:name="OLE_LINK1265"/>
      <w:bookmarkStart w:id="149" w:name="OLE_LINK1373"/>
      <w:bookmarkStart w:id="150" w:name="OLE_LINK1478"/>
      <w:bookmarkStart w:id="151" w:name="OLE_LINK1644"/>
      <w:bookmarkStart w:id="152" w:name="OLE_LINK1884"/>
      <w:bookmarkStart w:id="153" w:name="OLE_LINK1885"/>
      <w:bookmarkStart w:id="154" w:name="OLE_LINK1538"/>
      <w:bookmarkStart w:id="155" w:name="OLE_LINK1539"/>
      <w:bookmarkStart w:id="156" w:name="OLE_LINK1543"/>
      <w:bookmarkStart w:id="157" w:name="OLE_LINK1549"/>
      <w:bookmarkStart w:id="158" w:name="OLE_LINK1778"/>
      <w:bookmarkStart w:id="159" w:name="OLE_LINK1756"/>
      <w:bookmarkStart w:id="160" w:name="OLE_LINK1776"/>
      <w:bookmarkStart w:id="161" w:name="OLE_LINK1777"/>
      <w:bookmarkStart w:id="162" w:name="OLE_LINK1868"/>
      <w:bookmarkStart w:id="163" w:name="OLE_LINK1744"/>
      <w:bookmarkStart w:id="164" w:name="OLE_LINK1817"/>
      <w:bookmarkStart w:id="165" w:name="OLE_LINK1835"/>
      <w:bookmarkStart w:id="166" w:name="OLE_LINK1866"/>
      <w:bookmarkStart w:id="167" w:name="OLE_LINK1882"/>
      <w:bookmarkStart w:id="168" w:name="OLE_LINK1901"/>
      <w:bookmarkStart w:id="169" w:name="OLE_LINK1902"/>
      <w:bookmarkStart w:id="170" w:name="OLE_LINK2013"/>
      <w:bookmarkStart w:id="171" w:name="OLE_LINK1894"/>
      <w:bookmarkStart w:id="172" w:name="OLE_LINK1929"/>
      <w:bookmarkStart w:id="173" w:name="OLE_LINK1941"/>
      <w:bookmarkStart w:id="174" w:name="OLE_LINK1995"/>
      <w:bookmarkStart w:id="175" w:name="OLE_LINK1938"/>
      <w:bookmarkStart w:id="176" w:name="OLE_LINK2081"/>
      <w:bookmarkStart w:id="177" w:name="OLE_LINK2082"/>
      <w:bookmarkStart w:id="178" w:name="OLE_LINK2292"/>
      <w:bookmarkStart w:id="179" w:name="OLE_LINK1931"/>
      <w:bookmarkStart w:id="180" w:name="OLE_LINK1964"/>
      <w:bookmarkStart w:id="181" w:name="OLE_LINK2020"/>
      <w:bookmarkStart w:id="182" w:name="OLE_LINK2071"/>
      <w:bookmarkStart w:id="183" w:name="OLE_LINK2134"/>
      <w:bookmarkStart w:id="184" w:name="OLE_LINK2265"/>
      <w:bookmarkStart w:id="185" w:name="OLE_LINK2562"/>
      <w:bookmarkStart w:id="186" w:name="OLE_LINK1923"/>
      <w:bookmarkStart w:id="187" w:name="OLE_LINK2192"/>
      <w:bookmarkStart w:id="188" w:name="OLE_LINK2110"/>
      <w:bookmarkStart w:id="189" w:name="OLE_LINK2445"/>
      <w:bookmarkStart w:id="190" w:name="OLE_LINK2446"/>
      <w:bookmarkStart w:id="191" w:name="OLE_LINK2169"/>
      <w:bookmarkStart w:id="192" w:name="OLE_LINK2190"/>
      <w:bookmarkStart w:id="193" w:name="OLE_LINK2331"/>
      <w:bookmarkStart w:id="194" w:name="OLE_LINK2345"/>
      <w:bookmarkStart w:id="195" w:name="OLE_LINK2467"/>
      <w:bookmarkStart w:id="196" w:name="OLE_LINK2484"/>
      <w:bookmarkStart w:id="197" w:name="OLE_LINK2157"/>
      <w:bookmarkStart w:id="198" w:name="OLE_LINK2221"/>
      <w:bookmarkStart w:id="199" w:name="OLE_LINK2252"/>
      <w:bookmarkStart w:id="200" w:name="OLE_LINK2348"/>
      <w:bookmarkStart w:id="201" w:name="OLE_LINK2451"/>
      <w:bookmarkStart w:id="202" w:name="OLE_LINK2627"/>
      <w:bookmarkStart w:id="203" w:name="OLE_LINK2482"/>
      <w:bookmarkStart w:id="204" w:name="OLE_LINK2663"/>
      <w:bookmarkStart w:id="205" w:name="OLE_LINK2761"/>
      <w:bookmarkStart w:id="206" w:name="OLE_LINK2856"/>
      <w:bookmarkStart w:id="207" w:name="OLE_LINK2993"/>
      <w:bookmarkStart w:id="208" w:name="OLE_LINK2643"/>
      <w:bookmarkStart w:id="209" w:name="OLE_LINK2583"/>
      <w:bookmarkStart w:id="210" w:name="OLE_LINK2762"/>
      <w:bookmarkStart w:id="211" w:name="OLE_LINK2962"/>
      <w:bookmarkStart w:id="212" w:name="OLE_LINK2582"/>
      <w:r w:rsidRPr="00660243">
        <w:rPr>
          <w:rFonts w:ascii="Book Antiqua" w:hAnsi="Book Antiqua"/>
        </w:rPr>
        <w:t xml:space="preserve">© 2014 Baishideng Publishing Group Co., Limited. All rights reserved. </w:t>
      </w:r>
    </w:p>
    <w:p w:rsidR="004B3DD1" w:rsidRPr="00660243" w:rsidRDefault="004B3DD1">
      <w:pPr>
        <w:pBdr>
          <w:top w:val="none" w:sz="0" w:space="0" w:color="auto"/>
          <w:left w:val="none" w:sz="0" w:space="0" w:color="auto"/>
          <w:bottom w:val="none" w:sz="0" w:space="0" w:color="auto"/>
          <w:right w:val="none" w:sz="0" w:space="0" w:color="auto"/>
        </w:pBdr>
        <w:adjustRightInd w:val="0"/>
        <w:snapToGrid w:val="0"/>
        <w:spacing w:line="360" w:lineRule="auto"/>
        <w:jc w:val="both"/>
        <w:rPr>
          <w:rFonts w:ascii="Book Antiqua" w:hAnsi="Book Antiqua"/>
          <w:lang w:eastAsia="zh-CN"/>
        </w:rPr>
      </w:pPr>
    </w:p>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rsidR="004B3DD1" w:rsidRPr="00660243"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hAnsi="Book Antiqua"/>
          <w:color w:val="auto"/>
          <w:sz w:val="24"/>
          <w:szCs w:val="24"/>
        </w:rPr>
      </w:pPr>
      <w:r w:rsidRPr="00660243">
        <w:rPr>
          <w:rFonts w:ascii="Book Antiqua" w:hAnsi="Book Antiqua"/>
          <w:b/>
          <w:bCs/>
          <w:color w:val="auto"/>
          <w:sz w:val="24"/>
          <w:szCs w:val="24"/>
        </w:rPr>
        <w:t xml:space="preserve">Key words: </w:t>
      </w:r>
      <w:r w:rsidRPr="00660243">
        <w:rPr>
          <w:rFonts w:ascii="Book Antiqua" w:hAnsi="Book Antiqua"/>
          <w:color w:val="auto"/>
          <w:sz w:val="24"/>
          <w:szCs w:val="24"/>
        </w:rPr>
        <w:t>Double major papillae; Double orifices; Cannulation; Bile duct</w:t>
      </w:r>
      <w:r w:rsidRPr="0097341B">
        <w:rPr>
          <w:rFonts w:ascii="Book Antiqua" w:eastAsia="宋体" w:hAnsi="Book Antiqua"/>
          <w:color w:val="auto"/>
          <w:sz w:val="24"/>
          <w:szCs w:val="24"/>
          <w:lang w:eastAsia="zh-CN"/>
        </w:rPr>
        <w:t>;</w:t>
      </w:r>
      <w:r w:rsidRPr="00660243">
        <w:rPr>
          <w:rFonts w:ascii="Book Antiqua" w:hAnsi="Book Antiqua"/>
          <w:color w:val="auto"/>
          <w:sz w:val="24"/>
          <w:szCs w:val="24"/>
        </w:rPr>
        <w:t xml:space="preserve"> Endoscopic retrograde cholangiopancreatography</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660243">
        <w:rPr>
          <w:rFonts w:ascii="Book Antiqua" w:hAnsi="Book Antiqua"/>
          <w:b/>
          <w:bCs/>
          <w:color w:val="auto"/>
          <w:sz w:val="24"/>
          <w:szCs w:val="24"/>
        </w:rPr>
        <w:t xml:space="preserve">Core tip: </w:t>
      </w:r>
      <w:r w:rsidRPr="00660243">
        <w:rPr>
          <w:rFonts w:ascii="Book Antiqua" w:hAnsi="Book Antiqua"/>
          <w:color w:val="auto"/>
          <w:sz w:val="24"/>
          <w:szCs w:val="24"/>
        </w:rPr>
        <w:t>Drainage of the main pancreatic and bile duct as two separate orifices is a recognized, but very rare anatomical variant. It is also referred to as double major papillae.</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sz w:val="24"/>
          <w:szCs w:val="24"/>
          <w:lang w:eastAsia="zh-CN"/>
        </w:rPr>
      </w:pPr>
      <w:r w:rsidRPr="00660243">
        <w:rPr>
          <w:rFonts w:ascii="Book Antiqua" w:hAnsi="Book Antiqua"/>
          <w:color w:val="auto"/>
          <w:sz w:val="24"/>
          <w:szCs w:val="24"/>
        </w:rPr>
        <w:t>Chavalitdhamrong</w:t>
      </w:r>
      <w:r w:rsidRPr="0097341B">
        <w:rPr>
          <w:rFonts w:ascii="Book Antiqua" w:eastAsia="宋体" w:hAnsi="Book Antiqua"/>
          <w:color w:val="auto"/>
          <w:sz w:val="24"/>
          <w:szCs w:val="24"/>
          <w:lang w:eastAsia="zh-CN"/>
        </w:rPr>
        <w:t xml:space="preserve"> D</w:t>
      </w:r>
      <w:r w:rsidRPr="00660243">
        <w:rPr>
          <w:rFonts w:ascii="Book Antiqua" w:hAnsi="Book Antiqua"/>
          <w:color w:val="auto"/>
          <w:sz w:val="24"/>
          <w:szCs w:val="24"/>
        </w:rPr>
        <w:t>, Draganov</w:t>
      </w:r>
      <w:r w:rsidRPr="0097341B">
        <w:rPr>
          <w:rFonts w:ascii="Book Antiqua" w:eastAsia="宋体" w:hAnsi="Book Antiqua"/>
          <w:color w:val="auto"/>
          <w:sz w:val="24"/>
          <w:szCs w:val="24"/>
          <w:lang w:eastAsia="zh-CN"/>
        </w:rPr>
        <w:t xml:space="preserve"> PV. </w:t>
      </w:r>
      <w:r w:rsidRPr="00660243">
        <w:rPr>
          <w:rFonts w:ascii="Book Antiqua" w:hAnsi="Book Antiqua"/>
          <w:bCs/>
          <w:color w:val="auto"/>
          <w:sz w:val="24"/>
          <w:szCs w:val="24"/>
        </w:rPr>
        <w:t>Unexpected anomaly of the common bile duct and pancreatic duct</w:t>
      </w:r>
      <w:r w:rsidRPr="0097341B">
        <w:rPr>
          <w:rFonts w:ascii="Book Antiqua" w:eastAsia="宋体" w:hAnsi="Book Antiqua"/>
          <w:bCs/>
          <w:color w:val="auto"/>
          <w:sz w:val="24"/>
          <w:szCs w:val="24"/>
          <w:lang w:eastAsia="zh-CN"/>
        </w:rPr>
        <w:t>.</w:t>
      </w:r>
      <w:bookmarkStart w:id="213" w:name="OLE_LINK335"/>
      <w:bookmarkStart w:id="214" w:name="OLE_LINK336"/>
      <w:bookmarkStart w:id="215" w:name="OLE_LINK87"/>
      <w:bookmarkStart w:id="216" w:name="OLE_LINK97"/>
      <w:bookmarkStart w:id="217" w:name="OLE_LINK1297"/>
      <w:bookmarkStart w:id="218" w:name="OLE_LINK1298"/>
      <w:bookmarkStart w:id="219" w:name="OLE_LINK1689"/>
      <w:bookmarkStart w:id="220" w:name="OLE_LINK144"/>
      <w:bookmarkStart w:id="221" w:name="OLE_LINK152"/>
      <w:bookmarkStart w:id="222" w:name="OLE_LINK163"/>
      <w:bookmarkStart w:id="223" w:name="OLE_LINK1895"/>
      <w:bookmarkStart w:id="224" w:name="OLE_LINK1897"/>
      <w:bookmarkStart w:id="225" w:name="OLE_LINK1937"/>
      <w:bookmarkStart w:id="226" w:name="OLE_LINK2087"/>
      <w:bookmarkStart w:id="227" w:name="OLE_LINK2088"/>
      <w:bookmarkStart w:id="228" w:name="OLE_LINK2569"/>
      <w:bookmarkStart w:id="229" w:name="OLE_LINK2570"/>
      <w:bookmarkStart w:id="230" w:name="OLE_LINK2127"/>
      <w:bookmarkStart w:id="231" w:name="OLE_LINK2128"/>
      <w:bookmarkStart w:id="232" w:name="OLE_LINK2200"/>
      <w:bookmarkStart w:id="233" w:name="OLE_LINK2113"/>
      <w:bookmarkStart w:id="234" w:name="OLE_LINK2391"/>
      <w:bookmarkStart w:id="235" w:name="OLE_LINK2392"/>
      <w:bookmarkStart w:id="236" w:name="OLE_LINK2499"/>
      <w:bookmarkStart w:id="237" w:name="OLE_LINK2782"/>
      <w:bookmarkStart w:id="238" w:name="OLE_LINK2783"/>
      <w:bookmarkStart w:id="239" w:name="OLE_LINK2667"/>
      <w:bookmarkStart w:id="240" w:name="OLE_LINK2668"/>
      <w:bookmarkStart w:id="241" w:name="OLE_LINK2766"/>
      <w:bookmarkStart w:id="242" w:name="OLE_LINK3008"/>
      <w:bookmarkStart w:id="243" w:name="OLE_LINK3156"/>
      <w:bookmarkStart w:id="244" w:name="OLE_LINK3303"/>
      <w:bookmarkStart w:id="245" w:name="OLE_LINK3304"/>
      <w:bookmarkStart w:id="246" w:name="OLE_LINK2689"/>
      <w:bookmarkStart w:id="247" w:name="OLE_LINK2588"/>
      <w:bookmarkStart w:id="248" w:name="OLE_LINK2769"/>
      <w:bookmarkStart w:id="249" w:name="OLE_LINK3019"/>
      <w:bookmarkStart w:id="250" w:name="OLE_LINK3020"/>
      <w:r w:rsidRPr="0097341B">
        <w:rPr>
          <w:rFonts w:ascii="Book Antiqua" w:eastAsia="宋体" w:hAnsi="Book Antiqua"/>
          <w:bCs/>
          <w:color w:val="auto"/>
          <w:sz w:val="24"/>
          <w:szCs w:val="24"/>
          <w:lang w:eastAsia="zh-CN"/>
        </w:rPr>
        <w:t xml:space="preserve"> </w:t>
      </w:r>
      <w:r w:rsidRPr="00660243">
        <w:rPr>
          <w:rFonts w:ascii="Book Antiqua" w:hAnsi="Book Antiqua"/>
          <w:i/>
          <w:sz w:val="24"/>
          <w:szCs w:val="24"/>
        </w:rPr>
        <w:t xml:space="preserve">World J </w:t>
      </w:r>
      <w:bookmarkEnd w:id="213"/>
      <w:bookmarkEnd w:id="214"/>
      <w:r w:rsidRPr="00660243">
        <w:rPr>
          <w:rFonts w:ascii="Book Antiqua" w:hAnsi="Book Antiqua"/>
          <w:i/>
          <w:sz w:val="24"/>
          <w:szCs w:val="24"/>
        </w:rPr>
        <w:t>Clin Cases</w:t>
      </w:r>
      <w:r w:rsidRPr="00660243">
        <w:rPr>
          <w:rFonts w:ascii="Book Antiqua" w:hAnsi="Book Antiqua"/>
          <w:sz w:val="24"/>
          <w:szCs w:val="24"/>
        </w:rPr>
        <w:t xml:space="preserve"> 201</w:t>
      </w:r>
      <w:r w:rsidRPr="0097341B">
        <w:rPr>
          <w:rFonts w:ascii="Book Antiqua" w:eastAsia="宋体" w:hAnsi="Book Antiqua"/>
          <w:sz w:val="24"/>
          <w:szCs w:val="24"/>
          <w:lang w:eastAsia="zh-CN"/>
        </w:rPr>
        <w:t>4</w:t>
      </w:r>
      <w:r w:rsidRPr="00660243">
        <w:rPr>
          <w:rFonts w:ascii="Book Antiqua" w:hAnsi="Book Antiqua"/>
          <w:sz w:val="24"/>
          <w:szCs w:val="24"/>
        </w:rPr>
        <w:t xml:space="preserve">; </w:t>
      </w:r>
    </w:p>
    <w:p w:rsidR="004B3DD1" w:rsidRPr="00660243" w:rsidRDefault="004B3DD1">
      <w:pPr>
        <w:pStyle w:val="p0"/>
        <w:adjustRightInd w:val="0"/>
        <w:snapToGrid w:val="0"/>
        <w:spacing w:line="360" w:lineRule="auto"/>
        <w:jc w:val="both"/>
        <w:rPr>
          <w:rFonts w:ascii="Book Antiqua" w:hAnsi="Book Antiqua"/>
          <w:sz w:val="24"/>
          <w:szCs w:val="24"/>
        </w:rPr>
      </w:pPr>
      <w:bookmarkStart w:id="251" w:name="OLE_LINK404"/>
      <w:bookmarkStart w:id="252" w:name="OLE_LINK405"/>
      <w:bookmarkStart w:id="253" w:name="OLE_LINK406"/>
      <w:bookmarkStart w:id="254" w:name="OLE_LINK407"/>
      <w:bookmarkStart w:id="255" w:name="OLE_LINK629"/>
      <w:bookmarkStart w:id="256" w:name="OLE_LINK630"/>
      <w:bookmarkStart w:id="257" w:name="OLE_LINK1908"/>
      <w:bookmarkStart w:id="258" w:name="OLE_LINK1864"/>
      <w:bookmarkStart w:id="259" w:name="OLE_LINK2809"/>
      <w:bookmarkStart w:id="260" w:name="OLE_LINK2930"/>
      <w:bookmarkStart w:id="261" w:name="OLE_LINK2296"/>
      <w:bookmarkStart w:id="262" w:name="OLE_LINK2297"/>
      <w:bookmarkStart w:id="263" w:name="OLE_LINK1016"/>
      <w:bookmarkStart w:id="264" w:name="OLE_LINK401"/>
      <w:bookmarkStart w:id="265" w:name="OLE_LINK402"/>
      <w:bookmarkStart w:id="266" w:name="OLE_LINK99"/>
      <w:bookmarkStart w:id="267" w:name="OLE_LINK100"/>
      <w:bookmarkStart w:id="268" w:name="OLE_LINK271"/>
      <w:bookmarkStart w:id="269" w:name="OLE_LINK272"/>
      <w:bookmarkStart w:id="270" w:name="OLE_LINK300"/>
      <w:bookmarkStart w:id="271" w:name="OLE_LINK302"/>
      <w:bookmarkStart w:id="272" w:name="OLE_LINK1824"/>
      <w:bookmarkStart w:id="273" w:name="OLE_LINK1825"/>
      <w:bookmarkStart w:id="274" w:name="OLE_LINK1945"/>
      <w:bookmarkStart w:id="275" w:name="OLE_LINK1826"/>
      <w:bookmarkStart w:id="276" w:name="OLE_LINK1921"/>
      <w:bookmarkStart w:id="277" w:name="OLE_LINK1912"/>
      <w:bookmarkStart w:id="278" w:name="OLE_LINK1974"/>
      <w:bookmarkStart w:id="279" w:name="OLE_LINK1975"/>
      <w:bookmarkStart w:id="280" w:name="OLE_LINK1946"/>
      <w:bookmarkStart w:id="281" w:name="OLE_LINK1998"/>
      <w:bookmarkStart w:id="282" w:name="OLE_LINK2000"/>
      <w:bookmarkStart w:id="283" w:name="OLE_LINK1944"/>
      <w:bookmarkStart w:id="284" w:name="OLE_LINK2001"/>
      <w:bookmarkStart w:id="285" w:name="OLE_LINK2307"/>
      <w:bookmarkStart w:id="286" w:name="OLE_LINK2453"/>
      <w:bookmarkStart w:id="287" w:name="OLE_LINK2454"/>
      <w:bookmarkStart w:id="288" w:name="OLE_LINK2228"/>
      <w:bookmarkStart w:id="289" w:name="OLE_LINK2346"/>
      <w:bookmarkStart w:id="290" w:name="OLE_LINK2389"/>
      <w:bookmarkStart w:id="291" w:name="OLE_LINK2550"/>
      <w:bookmarkStart w:id="292" w:name="OLE_LINK2551"/>
      <w:bookmarkStart w:id="293" w:name="OLE_LINK2394"/>
      <w:bookmarkStart w:id="294" w:name="OLE_LINK2860"/>
      <w:bookmarkStart w:id="295" w:name="OLE_LINK2644"/>
      <w:bookmarkStart w:id="296" w:name="OLE_LINK2879"/>
      <w:bookmarkStart w:id="297" w:name="OLE_LINK2880"/>
      <w:bookmarkStart w:id="298" w:name="OLE_LINK2966"/>
      <w:bookmarkStart w:id="299" w:name="OLE_LINK2967"/>
      <w:bookmarkStart w:id="300" w:name="OLE_LINK2589"/>
      <w:bookmarkStart w:id="301" w:name="OLE_LINK2590"/>
      <w:bookmarkStart w:id="302" w:name="OLE_LINK206"/>
      <w:bookmarkStart w:id="303" w:name="OLE_LINK449"/>
      <w:bookmarkStart w:id="304" w:name="OLE_LINK450"/>
      <w:bookmarkStart w:id="305" w:name="OLE_LINK456"/>
      <w:bookmarkStart w:id="306" w:name="OLE_LINK705"/>
      <w:bookmarkStart w:id="307" w:name="OLE_LINK522"/>
      <w:bookmarkStart w:id="308" w:name="OLE_LINK621"/>
      <w:bookmarkStart w:id="309" w:name="OLE_LINK1242"/>
      <w:bookmarkStart w:id="310" w:name="OLE_LINK1102"/>
      <w:bookmarkStart w:id="311" w:name="OLE_LINK1103"/>
      <w:bookmarkStart w:id="312" w:name="OLE_LINK1546"/>
      <w:bookmarkStart w:id="313" w:name="OLE_LINK2014"/>
      <w:bookmarkStart w:id="314" w:name="OLE_LINK2015"/>
      <w:bookmarkStart w:id="315" w:name="OLE_LINK2138"/>
      <w:bookmarkStart w:id="316" w:name="OLE_LINK2139"/>
      <w:bookmarkStart w:id="317" w:name="OLE_LINK2202"/>
      <w:bookmarkStart w:id="318" w:name="OLE_LINK2203"/>
      <w:bookmarkStart w:id="319" w:name="OLE_LINK2205"/>
      <w:bookmarkStart w:id="320" w:name="OLE_LINK2206"/>
      <w:bookmarkStart w:id="321" w:name="OLE_LINK2485"/>
      <w:bookmarkStart w:id="322" w:name="OLE_LINK2398"/>
      <w:bookmarkEnd w:id="215"/>
      <w:bookmarkEnd w:id="216"/>
      <w:bookmarkEnd w:id="217"/>
      <w:bookmarkEnd w:id="218"/>
      <w:bookmarkEnd w:id="219"/>
      <w:r w:rsidRPr="00660243">
        <w:rPr>
          <w:rFonts w:ascii="Book Antiqua" w:hAnsi="Book Antiqua"/>
          <w:b/>
          <w:bCs/>
          <w:sz w:val="24"/>
          <w:szCs w:val="24"/>
        </w:rPr>
        <w:t>Available from:</w:t>
      </w:r>
      <w:r w:rsidRPr="00660243">
        <w:rPr>
          <w:rFonts w:ascii="Book Antiqua" w:hAnsi="Book Antiqua"/>
          <w:sz w:val="24"/>
          <w:szCs w:val="24"/>
        </w:rPr>
        <w:t xml:space="preserve"> </w:t>
      </w:r>
      <w:bookmarkEnd w:id="251"/>
      <w:bookmarkEnd w:id="252"/>
      <w:r w:rsidRPr="00660243">
        <w:rPr>
          <w:rFonts w:ascii="Book Antiqua" w:hAnsi="Book Antiqua"/>
          <w:color w:val="000000"/>
          <w:sz w:val="24"/>
          <w:szCs w:val="24"/>
        </w:rPr>
        <w:t>URL:</w:t>
      </w:r>
      <w:bookmarkEnd w:id="253"/>
      <w:bookmarkEnd w:id="254"/>
      <w:bookmarkEnd w:id="255"/>
      <w:bookmarkEnd w:id="256"/>
      <w:bookmarkEnd w:id="257"/>
      <w:bookmarkEnd w:id="258"/>
      <w:bookmarkEnd w:id="259"/>
      <w:bookmarkEnd w:id="260"/>
      <w:r w:rsidRPr="00660243">
        <w:rPr>
          <w:rFonts w:ascii="Book Antiqua" w:hAnsi="Book Antiqua"/>
          <w:color w:val="000000"/>
          <w:sz w:val="24"/>
          <w:szCs w:val="24"/>
        </w:rPr>
        <w:t xml:space="preserve"> </w:t>
      </w:r>
      <w:bookmarkEnd w:id="261"/>
      <w:bookmarkEnd w:id="262"/>
      <w:bookmarkEnd w:id="263"/>
      <w:r w:rsidRPr="00660243">
        <w:rPr>
          <w:rFonts w:ascii="Book Antiqua" w:hAnsi="Book Antiqua"/>
          <w:color w:val="000000"/>
          <w:sz w:val="24"/>
          <w:szCs w:val="24"/>
        </w:rPr>
        <w:t>http://</w:t>
      </w:r>
      <w:bookmarkEnd w:id="264"/>
      <w:bookmarkEnd w:id="265"/>
      <w:r w:rsidRPr="00660243">
        <w:rPr>
          <w:rFonts w:ascii="Book Antiqua" w:hAnsi="Book Antiqua"/>
          <w:color w:val="000000"/>
          <w:sz w:val="24"/>
          <w:szCs w:val="24"/>
        </w:rPr>
        <w:t xml:space="preserve">www.wjgnet.com/esps/ </w:t>
      </w:r>
    </w:p>
    <w:p w:rsidR="004B3DD1" w:rsidRPr="00660243"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hAnsi="Book Antiqua"/>
          <w:b/>
          <w:bCs/>
          <w:color w:val="auto"/>
          <w:sz w:val="24"/>
          <w:szCs w:val="24"/>
        </w:rPr>
      </w:pPr>
      <w:bookmarkStart w:id="323" w:name="OLE_LINK399"/>
      <w:bookmarkStart w:id="324" w:name="OLE_LINK400"/>
      <w:bookmarkStart w:id="325" w:name="OLE_LINK494"/>
      <w:bookmarkStart w:id="326" w:name="OLE_LINK495"/>
      <w:bookmarkStart w:id="327" w:name="OLE_LINK607"/>
      <w:bookmarkStart w:id="328" w:name="OLE_LINK608"/>
      <w:bookmarkStart w:id="329" w:name="OLE_LINK609"/>
      <w:bookmarkStart w:id="330" w:name="OLE_LINK727"/>
      <w:bookmarkStart w:id="331" w:name="OLE_LINK853"/>
      <w:bookmarkStart w:id="332" w:name="OLE_LINK585"/>
      <w:bookmarkStart w:id="333" w:name="OLE_LINK689"/>
      <w:bookmarkStart w:id="334" w:name="OLE_LINK539"/>
      <w:bookmarkEnd w:id="220"/>
      <w:bookmarkEnd w:id="221"/>
      <w:bookmarkEnd w:id="222"/>
      <w:bookmarkEnd w:id="266"/>
      <w:bookmarkEnd w:id="267"/>
      <w:bookmarkEnd w:id="268"/>
      <w:bookmarkEnd w:id="269"/>
      <w:bookmarkEnd w:id="270"/>
      <w:bookmarkEnd w:id="271"/>
      <w:r w:rsidRPr="00660243">
        <w:rPr>
          <w:rFonts w:ascii="Book Antiqua" w:hAnsi="Book Antiqua" w:cs="Times New Roman"/>
          <w:b/>
          <w:bCs/>
          <w:kern w:val="2"/>
          <w:sz w:val="24"/>
          <w:szCs w:val="24"/>
        </w:rPr>
        <w:t xml:space="preserve">DOI: </w:t>
      </w:r>
      <w:r w:rsidRPr="00660243">
        <w:rPr>
          <w:rFonts w:ascii="Book Antiqua" w:hAnsi="Book Antiqua" w:cs="Times New Roman"/>
          <w:bCs/>
          <w:kern w:val="2"/>
          <w:sz w:val="24"/>
          <w:szCs w:val="24"/>
        </w:rPr>
        <w:t>http://dx.doi.org/10.</w:t>
      </w:r>
      <w:r w:rsidRPr="0097341B">
        <w:rPr>
          <w:rFonts w:ascii="Book Antiqua" w:eastAsia="宋体" w:hAnsi="Book Antiqua" w:cs="Times New Roman"/>
          <w:bCs/>
          <w:kern w:val="2"/>
          <w:sz w:val="24"/>
          <w:szCs w:val="24"/>
          <w:lang w:eastAsia="zh-CN"/>
        </w:rPr>
        <w:t>12998</w:t>
      </w:r>
      <w:r w:rsidRPr="00660243">
        <w:rPr>
          <w:rFonts w:ascii="Book Antiqua" w:hAnsi="Book Antiqua" w:cs="Times New Roman"/>
          <w:bCs/>
          <w:kern w:val="2"/>
          <w:sz w:val="24"/>
          <w:szCs w:val="24"/>
        </w:rPr>
        <w:t>/wj</w:t>
      </w:r>
      <w:r w:rsidRPr="0097341B">
        <w:rPr>
          <w:rFonts w:ascii="Book Antiqua" w:eastAsia="宋体" w:hAnsi="Book Antiqua" w:cs="Times New Roman"/>
          <w:bCs/>
          <w:kern w:val="2"/>
          <w:sz w:val="24"/>
          <w:szCs w:val="24"/>
          <w:lang w:eastAsia="zh-CN"/>
        </w:rPr>
        <w:t>cc</w:t>
      </w:r>
      <w:r w:rsidRPr="00660243">
        <w:rPr>
          <w:rFonts w:ascii="Book Antiqua" w:hAnsi="Book Antiqua" w:cs="Times New Roman"/>
          <w:bCs/>
          <w:kern w:val="2"/>
          <w:sz w:val="24"/>
          <w:szCs w:val="24"/>
        </w:rPr>
        <w:t>.v1.i0.0000</w:t>
      </w:r>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p w:rsidR="004B3DD1" w:rsidRPr="00660243"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hAnsi="Book Antiqua"/>
          <w:color w:val="auto"/>
          <w:sz w:val="24"/>
          <w:szCs w:val="24"/>
        </w:rPr>
      </w:pPr>
      <w:r w:rsidRPr="00660243">
        <w:rPr>
          <w:rFonts w:ascii="Book Antiqua" w:hAnsi="Book Antiqua"/>
          <w:color w:val="auto"/>
          <w:sz w:val="24"/>
          <w:szCs w:val="24"/>
        </w:rPr>
        <w:br w:type="page"/>
      </w:r>
    </w:p>
    <w:p w:rsidR="004B3DD1" w:rsidRPr="00660243"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hAnsi="Book Antiqua"/>
          <w:b/>
          <w:bCs/>
          <w:color w:val="auto"/>
          <w:sz w:val="24"/>
          <w:szCs w:val="24"/>
        </w:rPr>
      </w:pPr>
      <w:r w:rsidRPr="00660243">
        <w:rPr>
          <w:rFonts w:ascii="Book Antiqua" w:hAnsi="Book Antiqua"/>
          <w:b/>
          <w:bCs/>
          <w:color w:val="auto"/>
          <w:sz w:val="24"/>
          <w:szCs w:val="24"/>
        </w:rPr>
        <w:t>INTRODUCTION</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660243">
        <w:rPr>
          <w:rFonts w:ascii="Book Antiqua" w:hAnsi="Book Antiqua"/>
          <w:color w:val="auto"/>
          <w:sz w:val="24"/>
          <w:szCs w:val="24"/>
        </w:rPr>
        <w:t xml:space="preserve">The common bile duct and the pancreatic duct coalesce into one duct at the level of the ampulla, before they open into the duodenum via a single orifice. A variation in the bile duct and pancreatic duct opening causing two separate orifices is a rare anatomical variant as they fail to coalesce (also known as double papillae). This variant does not predispose to any pancreatobiliary disease, but recognition at the time of endoscopic retrograde cholangiopancreatography (ERCP) is crucial to ensure the procedures technical success. We present a case of a patient with separate drainage orifices of the bile and pancreatic duct which initially was not appreciated. This resulted in obtaining unnecessary pancreatograms, a prolonged procedure and increased risk for post-ERCP pancreatitis. </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p>
    <w:p w:rsidR="004B3DD1" w:rsidRPr="00660243"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hAnsi="Book Antiqua"/>
          <w:b/>
          <w:bCs/>
          <w:color w:val="auto"/>
          <w:sz w:val="24"/>
          <w:szCs w:val="24"/>
        </w:rPr>
      </w:pPr>
      <w:r w:rsidRPr="00660243">
        <w:rPr>
          <w:rFonts w:ascii="Book Antiqua" w:hAnsi="Book Antiqua"/>
          <w:b/>
          <w:bCs/>
          <w:color w:val="auto"/>
          <w:sz w:val="24"/>
          <w:szCs w:val="24"/>
        </w:rPr>
        <w:t>CASE REPORT</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660243">
        <w:rPr>
          <w:rFonts w:ascii="Book Antiqua" w:hAnsi="Book Antiqua"/>
          <w:color w:val="auto"/>
          <w:sz w:val="24"/>
          <w:szCs w:val="24"/>
        </w:rPr>
        <w:t>A 27-year-old presented three weeks post-partum with acute right upper quadrant abdominal pain associated with elevated liver function tests (aspartate aminotransferase of 396 U/L, alanine aminotransferase of 364 U/L, total bilirubin of 1.5 mg /dL, and alkaline phosphatase of 510 U/L). Abdominal ultrasonography revealed a dilated common bile duct of 12 millimeters and mild intrahepatic ductal dilatation. Magnetic resonance cholangiopancreatography showed a four millimeter stone in the distal common bile duct.</w:t>
      </w:r>
      <w:r w:rsidRPr="0097341B">
        <w:rPr>
          <w:rFonts w:ascii="Book Antiqua" w:eastAsia="宋体" w:hAnsi="Book Antiqua"/>
          <w:color w:val="auto"/>
          <w:sz w:val="24"/>
          <w:szCs w:val="24"/>
          <w:lang w:eastAsia="zh-CN"/>
        </w:rPr>
        <w:t xml:space="preserve"> </w:t>
      </w:r>
    </w:p>
    <w:p w:rsidR="004B3DD1" w:rsidRPr="0097341B" w:rsidRDefault="004B3DD1" w:rsidP="004B3DD1">
      <w:pPr>
        <w:pStyle w:val="Body"/>
        <w:pBdr>
          <w:top w:val="none" w:sz="0" w:space="0" w:color="auto"/>
          <w:left w:val="none" w:sz="0" w:space="0" w:color="auto"/>
          <w:bottom w:val="none" w:sz="0" w:space="0" w:color="auto"/>
          <w:right w:val="none" w:sz="0" w:space="0" w:color="auto"/>
        </w:pBdr>
        <w:snapToGrid w:val="0"/>
        <w:spacing w:after="0" w:line="360" w:lineRule="auto"/>
        <w:ind w:firstLineChars="100" w:firstLine="31680"/>
        <w:jc w:val="both"/>
        <w:rPr>
          <w:rFonts w:ascii="Book Antiqua" w:eastAsia="宋体" w:hAnsi="Book Antiqua"/>
          <w:color w:val="auto"/>
          <w:sz w:val="24"/>
          <w:szCs w:val="24"/>
          <w:lang w:eastAsia="zh-CN"/>
        </w:rPr>
        <w:pPrChange w:id="335" w:author="user" w:date="2014-01-15T13:44:00Z">
          <w:pPr>
            <w:pStyle w:val="Body"/>
            <w:snapToGrid w:val="0"/>
            <w:spacing w:line="360" w:lineRule="auto"/>
            <w:ind w:firstLineChars="100" w:firstLine="31680"/>
            <w:jc w:val="both"/>
          </w:pPr>
        </w:pPrChange>
      </w:pPr>
      <w:r w:rsidRPr="00660243">
        <w:rPr>
          <w:rFonts w:ascii="Book Antiqua" w:hAnsi="Book Antiqua"/>
          <w:color w:val="auto"/>
          <w:sz w:val="24"/>
          <w:szCs w:val="24"/>
        </w:rPr>
        <w:t>The patient underwent an ERCP for stone removal. The major papilla appeared normal (</w:t>
      </w:r>
      <w:r w:rsidRPr="00660243">
        <w:rPr>
          <w:rFonts w:ascii="Book Antiqua" w:hAnsi="Book Antiqua"/>
          <w:bCs/>
          <w:color w:val="auto"/>
          <w:sz w:val="24"/>
          <w:szCs w:val="24"/>
        </w:rPr>
        <w:t>Figure 1</w:t>
      </w:r>
      <w:r w:rsidRPr="0097341B">
        <w:rPr>
          <w:rFonts w:ascii="Book Antiqua" w:eastAsia="宋体" w:hAnsi="Book Antiqua"/>
          <w:bCs/>
          <w:color w:val="auto"/>
          <w:sz w:val="24"/>
          <w:szCs w:val="24"/>
          <w:lang w:eastAsia="zh-CN"/>
        </w:rPr>
        <w:t>A</w:t>
      </w:r>
      <w:r w:rsidRPr="00660243">
        <w:rPr>
          <w:rFonts w:ascii="Book Antiqua" w:hAnsi="Book Antiqua"/>
          <w:color w:val="auto"/>
          <w:sz w:val="24"/>
          <w:szCs w:val="24"/>
        </w:rPr>
        <w:t xml:space="preserve">). Multiple cannulation attempts resulted in repeat pancreatograms (Figure </w:t>
      </w:r>
      <w:r w:rsidRPr="0097341B">
        <w:rPr>
          <w:rFonts w:ascii="Book Antiqua" w:eastAsia="宋体" w:hAnsi="Book Antiqua"/>
          <w:color w:val="auto"/>
          <w:sz w:val="24"/>
          <w:szCs w:val="24"/>
          <w:lang w:eastAsia="zh-CN"/>
        </w:rPr>
        <w:t>1B</w:t>
      </w:r>
      <w:r w:rsidRPr="00660243">
        <w:rPr>
          <w:rFonts w:ascii="Book Antiqua" w:hAnsi="Book Antiqua"/>
          <w:color w:val="auto"/>
          <w:sz w:val="24"/>
          <w:szCs w:val="24"/>
        </w:rPr>
        <w:t>). The major papilla was re-examined, and what originally was thought to be the minor papilla was found to be located at the roof of the major papilla (</w:t>
      </w:r>
      <w:r w:rsidRPr="00660243">
        <w:rPr>
          <w:rFonts w:ascii="Book Antiqua" w:hAnsi="Book Antiqua"/>
          <w:bCs/>
          <w:color w:val="auto"/>
          <w:sz w:val="24"/>
          <w:szCs w:val="24"/>
        </w:rPr>
        <w:t xml:space="preserve">Figure </w:t>
      </w:r>
      <w:r w:rsidRPr="0097341B">
        <w:rPr>
          <w:rFonts w:ascii="Book Antiqua" w:eastAsia="宋体" w:hAnsi="Book Antiqua"/>
          <w:bCs/>
          <w:color w:val="auto"/>
          <w:sz w:val="24"/>
          <w:szCs w:val="24"/>
          <w:lang w:eastAsia="zh-CN"/>
        </w:rPr>
        <w:t>1C</w:t>
      </w:r>
      <w:r w:rsidRPr="00660243">
        <w:rPr>
          <w:rFonts w:ascii="Book Antiqua" w:hAnsi="Book Antiqua"/>
          <w:color w:val="auto"/>
          <w:sz w:val="24"/>
          <w:szCs w:val="24"/>
        </w:rPr>
        <w:t>). This appearance raised the possibility of two separated orifices of the bile duct and the main pancreatic duct, which independently drain with a separation of 10 mm. Indeed, that was confirmed after cannulation of the bile duct through the second orifice (</w:t>
      </w:r>
      <w:r w:rsidRPr="00660243">
        <w:rPr>
          <w:rFonts w:ascii="Book Antiqua" w:hAnsi="Book Antiqua"/>
          <w:bCs/>
          <w:color w:val="auto"/>
          <w:sz w:val="24"/>
          <w:szCs w:val="24"/>
        </w:rPr>
        <w:t>Figure</w:t>
      </w:r>
      <w:r w:rsidRPr="0097341B">
        <w:rPr>
          <w:rFonts w:ascii="Book Antiqua" w:eastAsia="宋体" w:hAnsi="Book Antiqua"/>
          <w:bCs/>
          <w:color w:val="auto"/>
          <w:sz w:val="24"/>
          <w:szCs w:val="24"/>
          <w:lang w:eastAsia="zh-CN"/>
        </w:rPr>
        <w:t>s</w:t>
      </w:r>
      <w:r w:rsidRPr="00660243">
        <w:rPr>
          <w:rFonts w:ascii="Book Antiqua" w:hAnsi="Book Antiqua"/>
          <w:bCs/>
          <w:color w:val="auto"/>
          <w:sz w:val="24"/>
          <w:szCs w:val="24"/>
        </w:rPr>
        <w:t xml:space="preserve"> </w:t>
      </w:r>
      <w:r w:rsidRPr="0097341B">
        <w:rPr>
          <w:rFonts w:ascii="Book Antiqua" w:eastAsia="宋体" w:hAnsi="Book Antiqua"/>
          <w:bCs/>
          <w:color w:val="auto"/>
          <w:sz w:val="24"/>
          <w:szCs w:val="24"/>
          <w:lang w:eastAsia="zh-CN"/>
        </w:rPr>
        <w:t>1D and E</w:t>
      </w:r>
      <w:r w:rsidRPr="00660243">
        <w:rPr>
          <w:rFonts w:ascii="Book Antiqua" w:hAnsi="Book Antiqua"/>
          <w:color w:val="auto"/>
          <w:sz w:val="24"/>
          <w:szCs w:val="24"/>
        </w:rPr>
        <w:t>). Biliary sphincterotomy was preformed (</w:t>
      </w:r>
      <w:r w:rsidRPr="00660243">
        <w:rPr>
          <w:rFonts w:ascii="Book Antiqua" w:hAnsi="Book Antiqua"/>
          <w:bCs/>
          <w:color w:val="auto"/>
          <w:sz w:val="24"/>
          <w:szCs w:val="24"/>
        </w:rPr>
        <w:t xml:space="preserve">Figure </w:t>
      </w:r>
      <w:r w:rsidRPr="0097341B">
        <w:rPr>
          <w:rFonts w:ascii="Book Antiqua" w:eastAsia="宋体" w:hAnsi="Book Antiqua"/>
          <w:bCs/>
          <w:color w:val="auto"/>
          <w:sz w:val="24"/>
          <w:szCs w:val="24"/>
          <w:lang w:eastAsia="zh-CN"/>
        </w:rPr>
        <w:t>F</w:t>
      </w:r>
      <w:r w:rsidRPr="00660243">
        <w:rPr>
          <w:rFonts w:ascii="Book Antiqua" w:hAnsi="Book Antiqua"/>
          <w:color w:val="auto"/>
          <w:sz w:val="24"/>
          <w:szCs w:val="24"/>
        </w:rPr>
        <w:t>) and the biliary stone was easily extracted. Rectal indomethacin was given as a prophylactic measure for prevention of post-ERCP pancreatitis</w:t>
      </w:r>
      <w:r w:rsidRPr="00660243">
        <w:rPr>
          <w:rFonts w:ascii="Book Antiqua" w:hAnsi="Book Antiqua"/>
          <w:color w:val="auto"/>
          <w:sz w:val="24"/>
          <w:szCs w:val="24"/>
          <w:vertAlign w:val="superscript"/>
        </w:rPr>
        <w:fldChar w:fldCharType="begin"/>
      </w:r>
      <w:r w:rsidRPr="00660243">
        <w:rPr>
          <w:rFonts w:ascii="Book Antiqua" w:hAnsi="Book Antiqua"/>
          <w:color w:val="auto"/>
          <w:sz w:val="24"/>
          <w:szCs w:val="24"/>
          <w:vertAlign w:val="superscript"/>
        </w:rPr>
        <w:instrText xml:space="preserve"> ADDIN EN.CITE &lt;EndNote&gt;&lt;Cite&gt;&lt;Author&gt;Yaghoobi&lt;/Author&gt;&lt;Year&gt;2013&lt;/Year&gt;&lt;RecNum&gt;6&lt;/RecNum&gt;&lt;DisplayText&gt;(1)&lt;/DisplayText&gt;&lt;record&gt;&lt;rec-number&gt;6&lt;/rec-number&gt;&lt;foreign-keys&gt;&lt;key app="EN" db-id="v29ffwxs60vtsje5x5g5arp2pszvs0ezraw5"&gt;6&lt;/key&gt;&lt;/foreign-keys&gt;&lt;ref-type name="Journal Article"&gt;17&lt;/ref-type&gt;&lt;contributors&gt;&lt;authors&gt;&lt;author&gt;Yaghoobi, M.&lt;/author&gt;&lt;author&gt;Rolland, S.&lt;/author&gt;&lt;author&gt;Waschke, K. A.&lt;/author&gt;&lt;author&gt;McNabb-Baltar, J.&lt;/author&gt;&lt;author&gt;Martel, M.&lt;/author&gt;&lt;author&gt;Bijarchi, R.&lt;/author&gt;&lt;author&gt;Szego, P.&lt;/author&gt;&lt;author&gt;Barkun, A. N.&lt;/author&gt;&lt;/authors&gt;&lt;/contributors&gt;&lt;auth-address&gt;Division of Gastroenterology, McGill University Health Sciences, Montreal, QC, Canada; Division of Gastroenterology, Jewish General Hospital, Montreal, QC, Canada; Division of Gastroenterology and Hepatology, Medical University of South Carolina, Charleston, SC, USA.&lt;/auth-address&gt;&lt;titles&gt;&lt;title&gt;Meta-analysis: rectal indomethacin for the prevention of post-ERCP pancreatit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95-1001&lt;/pages&gt;&lt;volume&gt;38&lt;/volume&gt;&lt;number&gt;9&lt;/number&gt;&lt;edition&gt;2013/10/09&lt;/edition&gt;&lt;dates&gt;&lt;year&gt;2013&lt;/year&gt;&lt;pub-dates&gt;&lt;date&gt;Nov&lt;/date&gt;&lt;/pub-dates&gt;&lt;/dates&gt;&lt;isbn&gt;1365-2036 (Electronic)&amp;#13;0269-2813 (Linking)&lt;/isbn&gt;&lt;accession-num&gt;24099466&lt;/accession-num&gt;&lt;urls/&gt;&lt;electronic-resource-num&gt;10.1111/apt.12488&lt;/electronic-resource-num&gt;&lt;remote-database-provider&gt;NLM&lt;/remote-database-provider&gt;&lt;language&gt;eng&lt;/language&gt;&lt;/record&gt;&lt;/Cite&gt;&lt;/EndNote&gt;</w:instrText>
      </w:r>
      <w:r w:rsidRPr="00660243">
        <w:rPr>
          <w:rFonts w:ascii="Book Antiqua" w:hAnsi="Book Antiqua"/>
          <w:color w:val="auto"/>
          <w:sz w:val="24"/>
          <w:szCs w:val="24"/>
          <w:vertAlign w:val="superscript"/>
        </w:rPr>
        <w:fldChar w:fldCharType="separate"/>
      </w:r>
      <w:r w:rsidRPr="0097341B">
        <w:rPr>
          <w:rFonts w:ascii="Book Antiqua" w:eastAsia="宋体" w:hAnsi="Book Antiqua"/>
          <w:color w:val="auto"/>
          <w:sz w:val="24"/>
          <w:szCs w:val="24"/>
          <w:vertAlign w:val="superscript"/>
          <w:lang w:eastAsia="zh-CN"/>
        </w:rPr>
        <w:t>[</w:t>
      </w:r>
      <w:r w:rsidRPr="00660243">
        <w:rPr>
          <w:rFonts w:ascii="Book Antiqua" w:hAnsi="Book Antiqua"/>
          <w:color w:val="auto"/>
          <w:sz w:val="24"/>
          <w:szCs w:val="24"/>
          <w:vertAlign w:val="superscript"/>
        </w:rPr>
        <w:t>1</w:t>
      </w:r>
      <w:r w:rsidRPr="0097341B">
        <w:rPr>
          <w:rFonts w:ascii="Book Antiqua" w:eastAsia="宋体" w:hAnsi="Book Antiqua"/>
          <w:color w:val="auto"/>
          <w:sz w:val="24"/>
          <w:szCs w:val="24"/>
          <w:vertAlign w:val="superscript"/>
          <w:lang w:eastAsia="zh-CN"/>
        </w:rPr>
        <w:t>]</w:t>
      </w:r>
      <w:r w:rsidRPr="00660243">
        <w:rPr>
          <w:rFonts w:ascii="Book Antiqua" w:hAnsi="Book Antiqua"/>
          <w:color w:val="auto"/>
          <w:sz w:val="24"/>
          <w:szCs w:val="24"/>
          <w:vertAlign w:val="superscript"/>
        </w:rPr>
        <w:fldChar w:fldCharType="end"/>
      </w:r>
      <w:r w:rsidRPr="00660243">
        <w:rPr>
          <w:rFonts w:ascii="Book Antiqua" w:hAnsi="Book Antiqua"/>
          <w:color w:val="auto"/>
          <w:sz w:val="24"/>
          <w:szCs w:val="24"/>
        </w:rPr>
        <w:t>. The p</w:t>
      </w:r>
      <w:r w:rsidRPr="00660243">
        <w:rPr>
          <w:rFonts w:ascii="Book Antiqua" w:hAnsi="Book Antiqua"/>
          <w:color w:val="auto"/>
          <w:sz w:val="24"/>
          <w:szCs w:val="24"/>
          <w:lang w:val="de-DE"/>
        </w:rPr>
        <w:t xml:space="preserve">atient later underwent </w:t>
      </w:r>
      <w:r w:rsidRPr="00660243">
        <w:rPr>
          <w:rFonts w:ascii="Book Antiqua" w:hAnsi="Book Antiqua"/>
          <w:color w:val="auto"/>
          <w:sz w:val="24"/>
          <w:szCs w:val="24"/>
        </w:rPr>
        <w:t>a cholecystectomy, and her hospital course was uneventful.</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p>
    <w:p w:rsidR="004B3DD1" w:rsidRPr="00660243"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hAnsi="Book Antiqua"/>
          <w:b/>
          <w:bCs/>
          <w:color w:val="auto"/>
          <w:sz w:val="24"/>
          <w:szCs w:val="24"/>
        </w:rPr>
      </w:pPr>
      <w:r w:rsidRPr="00660243">
        <w:rPr>
          <w:rFonts w:ascii="Book Antiqua" w:hAnsi="Book Antiqua"/>
          <w:b/>
          <w:bCs/>
          <w:color w:val="auto"/>
          <w:sz w:val="24"/>
          <w:szCs w:val="24"/>
        </w:rPr>
        <w:t>DISCUSSION</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660243">
        <w:rPr>
          <w:rFonts w:ascii="Book Antiqua" w:hAnsi="Book Antiqua"/>
          <w:color w:val="auto"/>
          <w:sz w:val="24"/>
          <w:szCs w:val="24"/>
        </w:rPr>
        <w:t>Drainage of the main pancreatic and bile duct as two separate orifices is a recognized, but very rare anatomical variant. It is also referred to as double major papillae. The two separate openings are usually not apparent without close inspection</w:t>
      </w:r>
      <w:r w:rsidRPr="00660243">
        <w:rPr>
          <w:rFonts w:ascii="Book Antiqua" w:hAnsi="Book Antiqua"/>
          <w:color w:val="auto"/>
          <w:sz w:val="24"/>
          <w:szCs w:val="24"/>
          <w:vertAlign w:val="superscript"/>
        </w:rPr>
        <w:fldChar w:fldCharType="begin"/>
      </w:r>
      <w:r w:rsidRPr="00660243">
        <w:rPr>
          <w:rFonts w:ascii="Book Antiqua" w:hAnsi="Book Antiqua"/>
          <w:color w:val="auto"/>
          <w:sz w:val="24"/>
          <w:szCs w:val="24"/>
          <w:vertAlign w:val="superscript"/>
        </w:rPr>
        <w:instrText xml:space="preserve"> ADDIN EN.CITE &lt;EndNote&gt;&lt;Cite&gt;&lt;Author&gt;Katsinelos&lt;/Author&gt;&lt;Year&gt;2009&lt;/Year&gt;&lt;RecNum&gt;1&lt;/RecNum&gt;&lt;DisplayText&gt;(2)&lt;/DisplayText&gt;&lt;record&gt;&lt;rec-number&gt;1&lt;/rec-number&gt;&lt;foreign-keys&gt;&lt;key app="EN" db-id="v29ffwxs60vtsje5x5g5arp2pszvs0ezraw5"&gt;1&lt;/key&gt;&lt;/foreign-keys&gt;&lt;ref-type name="Journal Article"&gt;17&lt;/ref-type&gt;&lt;contributors&gt;&lt;authors&gt;&lt;author&gt;Katsinelos, P.&lt;/author&gt;&lt;author&gt;Chatzimavroudis, G.&lt;/author&gt;&lt;author&gt;Fasoulas, K.&lt;/author&gt;&lt;author&gt;Katsinelos, T.&lt;/author&gt;&lt;author&gt;Pilpilidis, I.&lt;/author&gt;&lt;author&gt;Lazaraki, G.&lt;/author&gt;&lt;author&gt;Terzoudis, S.&lt;/author&gt;&lt;author&gt;Kokonis, G.&lt;/author&gt;&lt;author&gt;Patsis, I.&lt;/author&gt;&lt;author&gt;Zavos, C.&lt;/author&gt;&lt;author&gt;Kountouras, J.&lt;/author&gt;&lt;/authors&gt;&lt;/contributors&gt;&lt;auth-address&gt;Department of Endoscopy and Motility Unit, G Gennimatas General Hospital, Thessaloniki, Greece. pk@yahoo.gr&lt;/auth-address&gt;&lt;titles&gt;&lt;title&gt;Double major papilla of Vater--a rare endoscopic finding during endoscopic retrograde cholangiopancreatography: a case report&lt;/title&gt;&lt;secondary-title&gt;Cases J&lt;/secondary-title&gt;&lt;alt-title&gt;Cases journal&lt;/alt-title&gt;&lt;/titles&gt;&lt;periodical&gt;&lt;full-title&gt;Cases J&lt;/full-title&gt;&lt;abbr-1&gt;Cases journal&lt;/abbr-1&gt;&lt;/periodical&gt;&lt;alt-periodical&gt;&lt;full-title&gt;Cases J&lt;/full-title&gt;&lt;abbr-1&gt;Cases journal&lt;/abbr-1&gt;&lt;/alt-periodical&gt;&lt;pages&gt;163&lt;/pages&gt;&lt;volume&gt;2&lt;/volume&gt;&lt;edition&gt;2009/12/01&lt;/edition&gt;&lt;dates&gt;&lt;year&gt;2009&lt;/year&gt;&lt;/dates&gt;&lt;isbn&gt;1757-1626 (Electronic)&amp;#13;1757-1626 (Linking)&lt;/isbn&gt;&lt;accession-num&gt;19946474&lt;/accession-num&gt;&lt;urls/&gt;&lt;custom2&gt;PMC2783119&lt;/custom2&gt;&lt;electronic-resource-num&gt;10.1186/1757-1626-2-163&lt;/electronic-resource-num&gt;&lt;remote-database-provider&gt;NLM&lt;/remote-database-provider&gt;&lt;language&gt;eng&lt;/language&gt;&lt;/record&gt;&lt;/Cite&gt;&lt;/EndNote&gt;</w:instrText>
      </w:r>
      <w:r w:rsidRPr="00660243">
        <w:rPr>
          <w:rFonts w:ascii="Book Antiqua" w:hAnsi="Book Antiqua"/>
          <w:color w:val="auto"/>
          <w:sz w:val="24"/>
          <w:szCs w:val="24"/>
          <w:vertAlign w:val="superscript"/>
        </w:rPr>
        <w:fldChar w:fldCharType="separate"/>
      </w:r>
      <w:r w:rsidRPr="00660243">
        <w:rPr>
          <w:rFonts w:ascii="Book Antiqua" w:hAnsi="Book Antiqua"/>
          <w:color w:val="auto"/>
          <w:sz w:val="24"/>
          <w:szCs w:val="24"/>
          <w:vertAlign w:val="superscript"/>
        </w:rPr>
        <w:t>[2]</w:t>
      </w:r>
      <w:r w:rsidRPr="00660243">
        <w:rPr>
          <w:rFonts w:ascii="Book Antiqua" w:hAnsi="Book Antiqua"/>
          <w:color w:val="auto"/>
          <w:sz w:val="24"/>
          <w:szCs w:val="24"/>
          <w:vertAlign w:val="superscript"/>
        </w:rPr>
        <w:fldChar w:fldCharType="end"/>
      </w:r>
      <w:r w:rsidRPr="00660243">
        <w:rPr>
          <w:rFonts w:ascii="Book Antiqua" w:hAnsi="Book Antiqua"/>
          <w:color w:val="auto"/>
          <w:sz w:val="24"/>
          <w:szCs w:val="24"/>
        </w:rPr>
        <w:t>. The cranial orifice communicates with the common bile duct and the caudal orifice communicates with the duct of Wirsung</w:t>
      </w:r>
      <w:r w:rsidRPr="00660243">
        <w:rPr>
          <w:rFonts w:ascii="Book Antiqua" w:hAnsi="Book Antiqua"/>
          <w:color w:val="auto"/>
          <w:sz w:val="24"/>
          <w:szCs w:val="24"/>
          <w:vertAlign w:val="superscript"/>
        </w:rPr>
        <w:fldChar w:fldCharType="begin"/>
      </w:r>
      <w:r w:rsidRPr="00660243">
        <w:rPr>
          <w:rFonts w:ascii="Book Antiqua" w:hAnsi="Book Antiqua"/>
          <w:color w:val="auto"/>
          <w:sz w:val="24"/>
          <w:szCs w:val="24"/>
          <w:vertAlign w:val="superscript"/>
        </w:rPr>
        <w:instrText xml:space="preserve"> ADDIN EN.CITE &lt;EndNote&gt;&lt;Cite&gt;&lt;Author&gt;Francis&lt;/Author&gt;&lt;Year&gt;1994&lt;/Year&gt;&lt;RecNum&gt;4&lt;/RecNum&gt;&lt;DisplayText&gt;(3)&lt;/DisplayText&gt;&lt;record&gt;&lt;rec-number&gt;4&lt;/rec-number&gt;&lt;foreign-keys&gt;&lt;key app="EN" db-id="v29ffwxs60vtsje5x5g5arp2pszvs0ezraw5"&gt;4&lt;/key&gt;&lt;/foreign-keys&gt;&lt;ref-type name="Journal Article"&gt;17&lt;/ref-type&gt;&lt;contributors&gt;&lt;authors&gt;&lt;author&gt;Francis, J. M.&lt;/author&gt;&lt;author&gt;Kadakia, S. C.&lt;/author&gt;&lt;/authors&gt;&lt;/contributors&gt;&lt;titles&gt;&lt;title&gt;Anomalous double orifice of a single major papilla of Vat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24-5&lt;/pages&gt;&lt;volume&gt;40&lt;/volume&gt;&lt;number&gt;4&lt;/number&gt;&lt;edition&gt;1994/07/01&lt;/edition&gt;&lt;keywords&gt;&lt;keyword&gt;Adult&lt;/keyword&gt;&lt;keyword&gt;Ampulla of Vater/ abnormalities&lt;/keyword&gt;&lt;keyword&gt;Cholangiopancreatography, Endoscopic Retrograde&lt;/keyword&gt;&lt;keyword&gt;Female&lt;/keyword&gt;&lt;keyword&gt;Humans&lt;/keyword&gt;&lt;/keywords&gt;&lt;dates&gt;&lt;year&gt;1994&lt;/year&gt;&lt;pub-dates&gt;&lt;date&gt;Jul-Aug&lt;/date&gt;&lt;/pub-dates&gt;&lt;/dates&gt;&lt;isbn&gt;0016-5107 (Print)&amp;#13;0016-5107 (Linking)&lt;/isbn&gt;&lt;accession-num&gt;7926559&lt;/accession-num&gt;&lt;urls/&gt;&lt;remote-database-provider&gt;NLM&lt;/remote-database-provider&gt;&lt;language&gt;eng&lt;/language&gt;&lt;/record&gt;&lt;/Cite&gt;&lt;/EndNote&gt;</w:instrText>
      </w:r>
      <w:r w:rsidRPr="00660243">
        <w:rPr>
          <w:rFonts w:ascii="Book Antiqua" w:hAnsi="Book Antiqua"/>
          <w:color w:val="auto"/>
          <w:sz w:val="24"/>
          <w:szCs w:val="24"/>
          <w:vertAlign w:val="superscript"/>
        </w:rPr>
        <w:fldChar w:fldCharType="separate"/>
      </w:r>
      <w:r w:rsidRPr="00660243">
        <w:rPr>
          <w:rFonts w:ascii="Book Antiqua" w:hAnsi="Book Antiqua"/>
          <w:color w:val="auto"/>
          <w:sz w:val="24"/>
          <w:szCs w:val="24"/>
          <w:vertAlign w:val="superscript"/>
        </w:rPr>
        <w:t>[3]</w:t>
      </w:r>
      <w:r w:rsidRPr="00660243">
        <w:rPr>
          <w:rFonts w:ascii="Book Antiqua" w:hAnsi="Book Antiqua"/>
          <w:color w:val="auto"/>
          <w:sz w:val="24"/>
          <w:szCs w:val="24"/>
          <w:vertAlign w:val="superscript"/>
        </w:rPr>
        <w:fldChar w:fldCharType="end"/>
      </w:r>
      <w:r w:rsidRPr="00660243">
        <w:rPr>
          <w:rFonts w:ascii="Book Antiqua" w:hAnsi="Book Antiqua"/>
          <w:color w:val="auto"/>
          <w:sz w:val="24"/>
          <w:szCs w:val="24"/>
        </w:rPr>
        <w:t>. Double papilla of Vater cannulation of the common bile duct and pancreatic duct could be accomplished through either orifice independently</w:t>
      </w:r>
      <w:r w:rsidRPr="00660243">
        <w:rPr>
          <w:rFonts w:ascii="Book Antiqua" w:hAnsi="Book Antiqua"/>
          <w:color w:val="auto"/>
          <w:sz w:val="24"/>
          <w:szCs w:val="24"/>
          <w:vertAlign w:val="superscript"/>
        </w:rPr>
        <w:fldChar w:fldCharType="begin"/>
      </w:r>
      <w:r w:rsidRPr="00660243">
        <w:rPr>
          <w:rFonts w:ascii="Book Antiqua" w:hAnsi="Book Antiqua"/>
          <w:color w:val="auto"/>
          <w:sz w:val="24"/>
          <w:szCs w:val="24"/>
          <w:vertAlign w:val="superscript"/>
        </w:rPr>
        <w:instrText xml:space="preserve"> ADDIN EN.CITE &lt;EndNote&gt;&lt;Cite&gt;&lt;DisplayText&gt;(4,5)&lt;/DisplayText&gt;&lt;record&gt;&lt;/record&gt;&lt;/Cite&gt;&lt;/EndNote&gt;</w:instrText>
      </w:r>
      <w:r w:rsidRPr="00660243">
        <w:rPr>
          <w:rFonts w:ascii="Book Antiqua" w:hAnsi="Book Antiqua"/>
          <w:color w:val="auto"/>
          <w:sz w:val="24"/>
          <w:szCs w:val="24"/>
          <w:vertAlign w:val="superscript"/>
        </w:rPr>
        <w:fldChar w:fldCharType="separate"/>
      </w:r>
      <w:r w:rsidRPr="00660243">
        <w:rPr>
          <w:rFonts w:ascii="Book Antiqua" w:hAnsi="Book Antiqua"/>
          <w:color w:val="auto"/>
          <w:sz w:val="24"/>
          <w:szCs w:val="24"/>
          <w:vertAlign w:val="superscript"/>
        </w:rPr>
        <w:t>[4,5]</w:t>
      </w:r>
      <w:r w:rsidRPr="00660243">
        <w:rPr>
          <w:rFonts w:ascii="Book Antiqua" w:hAnsi="Book Antiqua"/>
          <w:color w:val="auto"/>
          <w:sz w:val="24"/>
          <w:szCs w:val="24"/>
          <w:vertAlign w:val="superscript"/>
        </w:rPr>
        <w:fldChar w:fldCharType="end"/>
      </w:r>
      <w:r w:rsidRPr="00660243">
        <w:rPr>
          <w:rFonts w:ascii="Book Antiqua" w:hAnsi="Book Antiqua"/>
          <w:color w:val="auto"/>
          <w:sz w:val="24"/>
          <w:szCs w:val="24"/>
        </w:rPr>
        <w:t xml:space="preserve">. Endoscopists should be aware of this rare variant because late recognition can result in unnecessary manipulation and contrast injections of the main pancreatic duct. Fortunately, our patient did not develop post-ERCP pancreatitis. Furthermore, inability to recognize this anatomic variant can lead to biliary cannulation failure. </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b/>
          <w:bCs/>
          <w:color w:val="auto"/>
          <w:sz w:val="24"/>
          <w:szCs w:val="24"/>
          <w:lang w:eastAsia="zh-CN"/>
        </w:rPr>
      </w:pPr>
    </w:p>
    <w:p w:rsidR="004B3DD1" w:rsidRPr="00660243" w:rsidRDefault="004B3DD1">
      <w:pPr>
        <w:pStyle w:val="CommentText"/>
        <w:pBdr>
          <w:top w:val="none" w:sz="0" w:space="0" w:color="auto"/>
          <w:left w:val="none" w:sz="0" w:space="0" w:color="auto"/>
          <w:bottom w:val="none" w:sz="0" w:space="0" w:color="auto"/>
          <w:right w:val="none" w:sz="0" w:space="0" w:color="auto"/>
        </w:pBdr>
        <w:adjustRightInd w:val="0"/>
        <w:snapToGrid w:val="0"/>
        <w:spacing w:line="360" w:lineRule="auto"/>
        <w:jc w:val="both"/>
        <w:rPr>
          <w:rFonts w:ascii="Book Antiqua" w:hAnsi="Book Antiqua"/>
          <w:b/>
          <w:lang w:eastAsia="zh-CN"/>
        </w:rPr>
      </w:pPr>
      <w:r w:rsidRPr="00660243">
        <w:rPr>
          <w:rFonts w:ascii="Book Antiqua" w:hAnsi="Book Antiqua"/>
          <w:b/>
        </w:rPr>
        <w:t>COMMENTS</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i/>
        </w:rPr>
      </w:pPr>
      <w:r w:rsidRPr="00660243">
        <w:rPr>
          <w:rFonts w:ascii="Book Antiqua" w:hAnsi="Book Antiqua" w:cs="宋体"/>
          <w:b/>
          <w:bCs/>
          <w:i/>
        </w:rPr>
        <w:t>Case characteristics</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r w:rsidRPr="00660243">
        <w:rPr>
          <w:rFonts w:ascii="Book Antiqua" w:hAnsi="Book Antiqua" w:cs="宋体"/>
        </w:rPr>
        <w:t>This case demonstrates a rare endoscopic finding of papilla during endoscopic</w:t>
      </w:r>
      <w:r w:rsidRPr="00660243">
        <w:rPr>
          <w:rFonts w:ascii="Book Antiqua" w:hAnsi="Book Antiqua" w:cs="宋体"/>
          <w:lang w:eastAsia="zh-CN"/>
        </w:rPr>
        <w:t xml:space="preserve"> </w:t>
      </w:r>
      <w:r w:rsidRPr="00660243">
        <w:rPr>
          <w:rFonts w:ascii="Book Antiqua" w:hAnsi="Book Antiqua" w:cs="宋体"/>
        </w:rPr>
        <w:t>retrograde cholangiopancreatography.</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
          <w:bCs/>
          <w:i/>
        </w:rPr>
      </w:pPr>
      <w:r w:rsidRPr="00660243">
        <w:rPr>
          <w:rFonts w:ascii="Book Antiqua" w:hAnsi="Book Antiqua" w:cs="宋体"/>
          <w:b/>
          <w:bCs/>
          <w:i/>
        </w:rPr>
        <w:t>Clinical diagnosis</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r w:rsidRPr="00660243">
        <w:rPr>
          <w:rFonts w:ascii="Book Antiqua" w:hAnsi="Book Antiqua" w:cs="宋体"/>
        </w:rPr>
        <w:t>A non-union of the bile duct and pancreatic duct opening causes two separate orifices.</w:t>
      </w:r>
      <w:r w:rsidRPr="00660243" w:rsidDel="006F6193">
        <w:rPr>
          <w:rFonts w:ascii="Book Antiqua" w:hAnsi="Book Antiqua" w:cs="宋体"/>
        </w:rPr>
        <w:t xml:space="preserve"> </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
          <w:bCs/>
          <w:lang w:eastAsia="zh-CN"/>
        </w:rPr>
      </w:pP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
          <w:bCs/>
          <w:i/>
        </w:rPr>
      </w:pPr>
      <w:r w:rsidRPr="00660243">
        <w:rPr>
          <w:rFonts w:ascii="Book Antiqua" w:hAnsi="Book Antiqua" w:cs="宋体"/>
          <w:b/>
          <w:bCs/>
          <w:i/>
        </w:rPr>
        <w:t>Differential diagnosis</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r w:rsidRPr="00660243">
        <w:rPr>
          <w:rFonts w:ascii="Book Antiqua" w:hAnsi="Book Antiqua" w:cs="宋体"/>
        </w:rPr>
        <w:t>The confirmation of two separate ampullary structures can differentiate double major papillae of Vater from other diagnoses.</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
          <w:bCs/>
          <w:i/>
        </w:rPr>
      </w:pPr>
      <w:r w:rsidRPr="00660243">
        <w:rPr>
          <w:rFonts w:ascii="Book Antiqua" w:hAnsi="Book Antiqua" w:cs="宋体"/>
          <w:b/>
          <w:bCs/>
          <w:i/>
        </w:rPr>
        <w:t>Laboratory diagnosis</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r w:rsidRPr="00660243">
        <w:rPr>
          <w:rFonts w:ascii="Book Antiqua" w:hAnsi="Book Antiqua" w:cs="宋体"/>
        </w:rPr>
        <w:t>Cannulation of both orifices can prove that they are the openings of the common bile duct and the pancreatic duct.</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
          <w:bCs/>
          <w:i/>
        </w:rPr>
      </w:pPr>
      <w:r w:rsidRPr="00660243">
        <w:rPr>
          <w:rFonts w:ascii="Book Antiqua" w:hAnsi="Book Antiqua" w:cs="宋体"/>
          <w:b/>
          <w:bCs/>
          <w:i/>
        </w:rPr>
        <w:t>Imaging diagnosis</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r w:rsidRPr="00660243">
        <w:rPr>
          <w:rFonts w:ascii="Book Antiqua" w:hAnsi="Book Antiqua" w:cs="宋体"/>
        </w:rPr>
        <w:t>Cannulation of the cranial orifice shows cholangiogram, whereas cannulation of the caudal orifice shows pancreatogram.</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
          <w:bCs/>
          <w:i/>
        </w:rPr>
      </w:pPr>
      <w:r w:rsidRPr="00660243">
        <w:rPr>
          <w:rFonts w:ascii="Book Antiqua" w:hAnsi="Book Antiqua" w:cs="宋体"/>
          <w:b/>
          <w:bCs/>
          <w:i/>
        </w:rPr>
        <w:t>Pathological diagnosis</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Cs/>
          <w:lang w:eastAsia="zh-CN"/>
        </w:rPr>
      </w:pPr>
      <w:r w:rsidRPr="00660243">
        <w:rPr>
          <w:rFonts w:ascii="Book Antiqua" w:hAnsi="Book Antiqua" w:cs="宋体"/>
          <w:bCs/>
        </w:rPr>
        <w:t>Cannulation of each orifice can evaluate the biliary or pancreatic abnormality.</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Cs/>
          <w:lang w:eastAsia="zh-CN"/>
        </w:rPr>
      </w:pP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
          <w:bCs/>
          <w:i/>
        </w:rPr>
      </w:pPr>
      <w:r w:rsidRPr="00660243">
        <w:rPr>
          <w:rFonts w:ascii="Book Antiqua" w:hAnsi="Book Antiqua" w:cs="宋体"/>
          <w:b/>
          <w:bCs/>
          <w:i/>
        </w:rPr>
        <w:t>Treatment</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r w:rsidRPr="00660243">
        <w:rPr>
          <w:rFonts w:ascii="Book Antiqua" w:hAnsi="Book Antiqua" w:cs="宋体"/>
        </w:rPr>
        <w:t xml:space="preserve">Therapeutic interventions by </w:t>
      </w:r>
      <w:r w:rsidRPr="00660243">
        <w:rPr>
          <w:rFonts w:ascii="Book Antiqua" w:hAnsi="Book Antiqua"/>
        </w:rPr>
        <w:t xml:space="preserve">endoscopic retrograde cholangiopancreatography (ERCP) </w:t>
      </w:r>
      <w:r w:rsidRPr="00660243">
        <w:rPr>
          <w:rFonts w:ascii="Book Antiqua" w:hAnsi="Book Antiqua" w:cs="宋体"/>
        </w:rPr>
        <w:t>can be performed after proper cannulation.</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
          <w:bCs/>
          <w:i/>
        </w:rPr>
      </w:pPr>
      <w:r w:rsidRPr="00660243">
        <w:rPr>
          <w:rFonts w:ascii="Book Antiqua" w:hAnsi="Book Antiqua" w:cs="宋体"/>
          <w:b/>
          <w:bCs/>
          <w:i/>
        </w:rPr>
        <w:t>Related reports</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r w:rsidRPr="00660243">
        <w:rPr>
          <w:rFonts w:ascii="Book Antiqua" w:hAnsi="Book Antiqua" w:cs="宋体"/>
        </w:rPr>
        <w:t>A literature search revealed only a few documented cases of double papillae of Vater.</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
          <w:bCs/>
          <w:i/>
        </w:rPr>
      </w:pPr>
      <w:r w:rsidRPr="00660243">
        <w:rPr>
          <w:rFonts w:ascii="Book Antiqua" w:hAnsi="Book Antiqua" w:cs="宋体"/>
          <w:b/>
          <w:bCs/>
          <w:i/>
        </w:rPr>
        <w:t xml:space="preserve">Term explanation </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r w:rsidRPr="00660243">
        <w:rPr>
          <w:rFonts w:ascii="Book Antiqua" w:hAnsi="Book Antiqua" w:cs="宋体"/>
        </w:rPr>
        <w:t>Double major papillae of Vater are separate drainages of the common bile duct and the pancreatic duct. The cannulation of the common bile duct and pancreatic duct can be achieved through either orifice independently.</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
          <w:bCs/>
          <w:i/>
        </w:rPr>
      </w:pPr>
      <w:r w:rsidRPr="00660243">
        <w:rPr>
          <w:rFonts w:ascii="Book Antiqua" w:hAnsi="Book Antiqua" w:cs="宋体"/>
          <w:b/>
          <w:bCs/>
          <w:i/>
        </w:rPr>
        <w:t>Experiences and lessons</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lang w:eastAsia="zh-CN"/>
        </w:rPr>
      </w:pPr>
      <w:r w:rsidRPr="00660243">
        <w:rPr>
          <w:rFonts w:ascii="Book Antiqua" w:hAnsi="Book Antiqua" w:cs="宋体"/>
        </w:rPr>
        <w:t xml:space="preserve">The unnecessary pancreatograms are associated with increased risk for post-ERCP pancreatitis. Fortunately, our patient did not develop post-ERCP pancreatitis. </w:t>
      </w: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
          <w:bCs/>
          <w:lang w:eastAsia="zh-CN"/>
        </w:rPr>
      </w:pPr>
    </w:p>
    <w:p w:rsidR="004B3DD1" w:rsidRPr="00660243" w:rsidRDefault="004B3DD1">
      <w:pPr>
        <w:pBdr>
          <w:top w:val="none" w:sz="0" w:space="0" w:color="auto"/>
          <w:left w:val="none" w:sz="0" w:space="0" w:color="auto"/>
          <w:bottom w:val="none" w:sz="0" w:space="0" w:color="auto"/>
          <w:right w:val="none" w:sz="0" w:space="0" w:color="auto"/>
        </w:pBdr>
        <w:spacing w:line="360" w:lineRule="auto"/>
        <w:jc w:val="both"/>
        <w:rPr>
          <w:rFonts w:ascii="Book Antiqua" w:hAnsi="Book Antiqua" w:cs="宋体"/>
          <w:b/>
          <w:bCs/>
          <w:i/>
        </w:rPr>
      </w:pPr>
      <w:r w:rsidRPr="00660243">
        <w:rPr>
          <w:rFonts w:ascii="Book Antiqua" w:hAnsi="Book Antiqua" w:cs="宋体"/>
          <w:b/>
          <w:bCs/>
          <w:i/>
        </w:rPr>
        <w:t>Peer review</w:t>
      </w:r>
    </w:p>
    <w:p w:rsidR="004B3DD1" w:rsidRPr="00660243" w:rsidRDefault="004B3DD1">
      <w:pPr>
        <w:pBdr>
          <w:top w:val="none" w:sz="0" w:space="0" w:color="auto"/>
          <w:left w:val="none" w:sz="0" w:space="0" w:color="auto"/>
          <w:bottom w:val="none" w:sz="0" w:space="0" w:color="auto"/>
          <w:right w:val="none" w:sz="0" w:space="0" w:color="auto"/>
        </w:pBdr>
        <w:snapToGrid w:val="0"/>
        <w:spacing w:line="360" w:lineRule="auto"/>
        <w:jc w:val="both"/>
        <w:rPr>
          <w:rFonts w:ascii="Book Antiqua" w:hAnsi="Book Antiqua"/>
          <w:b/>
          <w:bCs/>
          <w:lang w:eastAsia="zh-CN"/>
        </w:rPr>
      </w:pPr>
      <w:r w:rsidRPr="00660243">
        <w:rPr>
          <w:rFonts w:ascii="Book Antiqua" w:hAnsi="Book Antiqua" w:cs="宋体"/>
        </w:rPr>
        <w:t xml:space="preserve">Careful inspection of the ampulla finding the two openings can lead to appropriate cannulation of the common bile duct and pancreatic duct through either orifice independently. </w:t>
      </w:r>
    </w:p>
    <w:p w:rsidR="004B3DD1" w:rsidRPr="00660243" w:rsidRDefault="004B3DD1">
      <w:pPr>
        <w:pBdr>
          <w:top w:val="none" w:sz="0" w:space="0" w:color="auto"/>
          <w:left w:val="none" w:sz="0" w:space="0" w:color="auto"/>
          <w:bottom w:val="none" w:sz="0" w:space="0" w:color="auto"/>
          <w:right w:val="none" w:sz="0" w:space="0" w:color="auto"/>
        </w:pBdr>
        <w:snapToGrid w:val="0"/>
        <w:spacing w:line="360" w:lineRule="auto"/>
        <w:jc w:val="both"/>
        <w:rPr>
          <w:rFonts w:ascii="Book Antiqua" w:hAnsi="Book Antiqua" w:cs="宋体"/>
          <w:b/>
        </w:rPr>
      </w:pPr>
    </w:p>
    <w:p w:rsidR="004B3DD1" w:rsidRPr="00660243" w:rsidRDefault="004B3DD1">
      <w:pPr>
        <w:pBdr>
          <w:top w:val="none" w:sz="0" w:space="0" w:color="auto"/>
          <w:left w:val="none" w:sz="0" w:space="0" w:color="auto"/>
          <w:bottom w:val="none" w:sz="0" w:space="0" w:color="auto"/>
          <w:right w:val="none" w:sz="0" w:space="0" w:color="auto"/>
        </w:pBdr>
        <w:snapToGrid w:val="0"/>
        <w:spacing w:line="360" w:lineRule="auto"/>
        <w:jc w:val="both"/>
        <w:rPr>
          <w:rFonts w:ascii="Book Antiqua" w:hAnsi="Book Antiqua" w:cs="宋体"/>
          <w:b/>
          <w:lang w:eastAsia="zh-CN"/>
        </w:rPr>
      </w:pPr>
      <w:r w:rsidRPr="00660243">
        <w:rPr>
          <w:rFonts w:ascii="Book Antiqua" w:hAnsi="Book Antiqua" w:cs="宋体"/>
          <w:b/>
        </w:rPr>
        <w:t>REFERENCES</w:t>
      </w:r>
    </w:p>
    <w:p w:rsidR="004B3DD1" w:rsidRPr="00660243" w:rsidRDefault="004B3DD1" w:rsidP="002234DA">
      <w:pPr>
        <w:pBdr>
          <w:top w:val="none" w:sz="0" w:space="0" w:color="auto"/>
          <w:left w:val="none" w:sz="0" w:space="0" w:color="auto"/>
          <w:bottom w:val="none" w:sz="0" w:space="0" w:color="auto"/>
          <w:right w:val="none" w:sz="0" w:space="0" w:color="auto"/>
        </w:pBdr>
        <w:rPr>
          <w:rFonts w:ascii="Book Antiqua" w:eastAsia="宋体" w:hAnsi="Book Antiqua" w:cs="宋体"/>
          <w:lang w:eastAsia="zh-CN"/>
        </w:rPr>
      </w:pPr>
      <w:r w:rsidRPr="00660243">
        <w:rPr>
          <w:rFonts w:ascii="Book Antiqua" w:eastAsia="宋体" w:hAnsi="Book Antiqua" w:cs="宋体"/>
          <w:lang w:eastAsia="zh-CN"/>
        </w:rPr>
        <w:t xml:space="preserve">1 </w:t>
      </w:r>
      <w:r w:rsidRPr="00660243">
        <w:rPr>
          <w:rFonts w:ascii="Book Antiqua" w:eastAsia="宋体" w:hAnsi="Book Antiqua" w:cs="宋体"/>
          <w:b/>
          <w:bCs/>
          <w:lang w:eastAsia="zh-CN"/>
        </w:rPr>
        <w:t>Yaghoobi M</w:t>
      </w:r>
      <w:r w:rsidRPr="00660243">
        <w:rPr>
          <w:rFonts w:ascii="Book Antiqua" w:eastAsia="宋体" w:hAnsi="Book Antiqua" w:cs="宋体"/>
          <w:lang w:eastAsia="zh-CN"/>
        </w:rPr>
        <w:t xml:space="preserve">, Rolland S, Waschke KA, McNabb-Baltar J, Martel M, Bijarchi R, Szego P, Barkun AN. Meta-analysis: rectal indomethacin for the prevention of post-ERCP pancreatitis. </w:t>
      </w:r>
      <w:r w:rsidRPr="00660243">
        <w:rPr>
          <w:rFonts w:ascii="Book Antiqua" w:eastAsia="宋体" w:hAnsi="Book Antiqua" w:cs="宋体"/>
          <w:i/>
          <w:iCs/>
          <w:lang w:eastAsia="zh-CN"/>
        </w:rPr>
        <w:t>Aliment Pharmacol Ther</w:t>
      </w:r>
      <w:r w:rsidRPr="00660243">
        <w:rPr>
          <w:rFonts w:ascii="Book Antiqua" w:eastAsia="宋体" w:hAnsi="Book Antiqua" w:cs="宋体"/>
          <w:lang w:eastAsia="zh-CN"/>
        </w:rPr>
        <w:t xml:space="preserve"> 2013; </w:t>
      </w:r>
      <w:r w:rsidRPr="00660243">
        <w:rPr>
          <w:rFonts w:ascii="Book Antiqua" w:eastAsia="宋体" w:hAnsi="Book Antiqua" w:cs="宋体"/>
          <w:b/>
          <w:bCs/>
          <w:lang w:eastAsia="zh-CN"/>
        </w:rPr>
        <w:t>38</w:t>
      </w:r>
      <w:r w:rsidRPr="00660243">
        <w:rPr>
          <w:rFonts w:ascii="Book Antiqua" w:eastAsia="宋体" w:hAnsi="Book Antiqua" w:cs="宋体"/>
          <w:lang w:eastAsia="zh-CN"/>
        </w:rPr>
        <w:t>: 995-1001 [PMID: 24099466 DOI: 10.1016/j.gie.2013.04.095]</w:t>
      </w:r>
    </w:p>
    <w:p w:rsidR="004B3DD1" w:rsidRPr="00660243" w:rsidRDefault="004B3DD1" w:rsidP="002234DA">
      <w:pPr>
        <w:pBdr>
          <w:top w:val="none" w:sz="0" w:space="0" w:color="auto"/>
          <w:left w:val="none" w:sz="0" w:space="0" w:color="auto"/>
          <w:bottom w:val="none" w:sz="0" w:space="0" w:color="auto"/>
          <w:right w:val="none" w:sz="0" w:space="0" w:color="auto"/>
        </w:pBdr>
        <w:rPr>
          <w:rFonts w:ascii="Book Antiqua" w:eastAsia="宋体" w:hAnsi="Book Antiqua" w:cs="宋体"/>
          <w:lang w:eastAsia="zh-CN"/>
        </w:rPr>
      </w:pPr>
      <w:r w:rsidRPr="00660243">
        <w:rPr>
          <w:rFonts w:ascii="Book Antiqua" w:eastAsia="宋体" w:hAnsi="Book Antiqua" w:cs="宋体"/>
          <w:lang w:eastAsia="zh-CN"/>
        </w:rPr>
        <w:t xml:space="preserve">2 </w:t>
      </w:r>
      <w:r w:rsidRPr="00660243">
        <w:rPr>
          <w:rFonts w:ascii="Book Antiqua" w:eastAsia="宋体" w:hAnsi="Book Antiqua" w:cs="宋体"/>
          <w:b/>
          <w:bCs/>
          <w:lang w:eastAsia="zh-CN"/>
        </w:rPr>
        <w:t>Katsinelos P</w:t>
      </w:r>
      <w:r w:rsidRPr="00660243">
        <w:rPr>
          <w:rFonts w:ascii="Book Antiqua" w:eastAsia="宋体" w:hAnsi="Book Antiqua" w:cs="宋体"/>
          <w:lang w:eastAsia="zh-CN"/>
        </w:rPr>
        <w:t xml:space="preserve">, Chatzimavroudis G, Fasoulas K, Katsinelos T, Pilpilidis I, Lazaraki G, Terzoudis S, Kokonis G, Patsis I, Zavos C, Kountouras J. Double major papilla of Vater--a rare endoscopic finding during endoscopic retrograde cholangiopancreatography: a case report. </w:t>
      </w:r>
      <w:r w:rsidRPr="00660243">
        <w:rPr>
          <w:rFonts w:ascii="Book Antiqua" w:eastAsia="宋体" w:hAnsi="Book Antiqua" w:cs="宋体"/>
          <w:i/>
          <w:iCs/>
          <w:lang w:eastAsia="zh-CN"/>
        </w:rPr>
        <w:t>Cases J</w:t>
      </w:r>
      <w:r w:rsidRPr="00660243">
        <w:rPr>
          <w:rFonts w:ascii="Book Antiqua" w:eastAsia="宋体" w:hAnsi="Book Antiqua" w:cs="宋体"/>
          <w:lang w:eastAsia="zh-CN"/>
        </w:rPr>
        <w:t xml:space="preserve"> 2009; </w:t>
      </w:r>
      <w:r w:rsidRPr="00660243">
        <w:rPr>
          <w:rFonts w:ascii="Book Antiqua" w:eastAsia="宋体" w:hAnsi="Book Antiqua" w:cs="宋体"/>
          <w:b/>
          <w:bCs/>
          <w:lang w:eastAsia="zh-CN"/>
        </w:rPr>
        <w:t>2</w:t>
      </w:r>
      <w:r w:rsidRPr="00660243">
        <w:rPr>
          <w:rFonts w:ascii="Book Antiqua" w:eastAsia="宋体" w:hAnsi="Book Antiqua" w:cs="宋体"/>
          <w:lang w:eastAsia="zh-CN"/>
        </w:rPr>
        <w:t>: 163 [PMID: 19946474 DOI: 10.1186/1757-1626-2-163]</w:t>
      </w:r>
    </w:p>
    <w:p w:rsidR="004B3DD1" w:rsidRPr="00660243" w:rsidRDefault="004B3DD1" w:rsidP="002234DA">
      <w:pPr>
        <w:pBdr>
          <w:top w:val="none" w:sz="0" w:space="0" w:color="auto"/>
          <w:left w:val="none" w:sz="0" w:space="0" w:color="auto"/>
          <w:bottom w:val="none" w:sz="0" w:space="0" w:color="auto"/>
          <w:right w:val="none" w:sz="0" w:space="0" w:color="auto"/>
        </w:pBdr>
        <w:rPr>
          <w:rFonts w:ascii="Book Antiqua" w:eastAsia="宋体" w:hAnsi="Book Antiqua" w:cs="宋体"/>
          <w:lang w:eastAsia="zh-CN"/>
        </w:rPr>
      </w:pPr>
      <w:r w:rsidRPr="00660243">
        <w:rPr>
          <w:rFonts w:ascii="Book Antiqua" w:eastAsia="宋体" w:hAnsi="Book Antiqua" w:cs="宋体"/>
          <w:lang w:eastAsia="zh-CN"/>
        </w:rPr>
        <w:t xml:space="preserve">3 </w:t>
      </w:r>
      <w:r w:rsidRPr="00660243">
        <w:rPr>
          <w:rFonts w:ascii="Book Antiqua" w:eastAsia="宋体" w:hAnsi="Book Antiqua" w:cs="宋体"/>
          <w:b/>
          <w:bCs/>
          <w:lang w:eastAsia="zh-CN"/>
        </w:rPr>
        <w:t>Francis JM</w:t>
      </w:r>
      <w:r w:rsidRPr="00660243">
        <w:rPr>
          <w:rFonts w:ascii="Book Antiqua" w:eastAsia="宋体" w:hAnsi="Book Antiqua" w:cs="宋体"/>
          <w:lang w:eastAsia="zh-CN"/>
        </w:rPr>
        <w:t xml:space="preserve">, Kadakia SC. Anomalous double orifice of a single major papilla of Vater. </w:t>
      </w:r>
      <w:r w:rsidRPr="00660243">
        <w:rPr>
          <w:rFonts w:ascii="Book Antiqua" w:eastAsia="宋体" w:hAnsi="Book Antiqua" w:cs="宋体"/>
          <w:i/>
          <w:iCs/>
          <w:lang w:eastAsia="zh-CN"/>
        </w:rPr>
        <w:t>Gastrointest Endosc</w:t>
      </w:r>
      <w:r w:rsidRPr="00660243">
        <w:rPr>
          <w:rFonts w:ascii="Book Antiqua" w:eastAsia="宋体" w:hAnsi="Book Antiqua" w:cs="宋体"/>
          <w:lang w:eastAsia="zh-CN"/>
        </w:rPr>
        <w:t xml:space="preserve"> 1994; </w:t>
      </w:r>
      <w:r w:rsidRPr="00660243">
        <w:rPr>
          <w:rFonts w:ascii="Book Antiqua" w:eastAsia="宋体" w:hAnsi="Book Antiqua" w:cs="宋体"/>
          <w:b/>
          <w:bCs/>
          <w:lang w:eastAsia="zh-CN"/>
        </w:rPr>
        <w:t>40</w:t>
      </w:r>
      <w:r w:rsidRPr="00660243">
        <w:rPr>
          <w:rFonts w:ascii="Book Antiqua" w:eastAsia="宋体" w:hAnsi="Book Antiqua" w:cs="宋体"/>
          <w:lang w:eastAsia="zh-CN"/>
        </w:rPr>
        <w:t>: 524-525 [PMID: 7926559 DOI: 10.1016/S0016-5107(94)70237-3]</w:t>
      </w:r>
    </w:p>
    <w:p w:rsidR="004B3DD1" w:rsidRPr="00660243" w:rsidRDefault="004B3DD1" w:rsidP="002234DA">
      <w:pPr>
        <w:pBdr>
          <w:top w:val="none" w:sz="0" w:space="0" w:color="auto"/>
          <w:left w:val="none" w:sz="0" w:space="0" w:color="auto"/>
          <w:bottom w:val="none" w:sz="0" w:space="0" w:color="auto"/>
          <w:right w:val="none" w:sz="0" w:space="0" w:color="auto"/>
        </w:pBdr>
        <w:rPr>
          <w:rFonts w:ascii="Book Antiqua" w:eastAsia="宋体" w:hAnsi="Book Antiqua" w:cs="宋体"/>
          <w:lang w:eastAsia="zh-CN"/>
        </w:rPr>
      </w:pPr>
      <w:r w:rsidRPr="00660243">
        <w:rPr>
          <w:rFonts w:ascii="Book Antiqua" w:eastAsia="宋体" w:hAnsi="Book Antiqua" w:cs="宋体"/>
          <w:lang w:eastAsia="zh-CN"/>
        </w:rPr>
        <w:t xml:space="preserve">4 </w:t>
      </w:r>
      <w:r w:rsidRPr="00660243">
        <w:rPr>
          <w:rFonts w:ascii="Book Antiqua" w:eastAsia="宋体" w:hAnsi="Book Antiqua" w:cs="宋体"/>
          <w:b/>
          <w:bCs/>
          <w:lang w:eastAsia="zh-CN"/>
        </w:rPr>
        <w:t>Rajnakova A</w:t>
      </w:r>
      <w:r w:rsidRPr="00660243">
        <w:rPr>
          <w:rFonts w:ascii="Book Antiqua" w:eastAsia="宋体" w:hAnsi="Book Antiqua" w:cs="宋体"/>
          <w:lang w:eastAsia="zh-CN"/>
        </w:rPr>
        <w:t xml:space="preserve">, Tan WT, Goh PM. Double papilla of Vater: a rare anatomic anomaly observed in endoscopic retrograde cholangiopancreatography. </w:t>
      </w:r>
      <w:r w:rsidRPr="00660243">
        <w:rPr>
          <w:rFonts w:ascii="Book Antiqua" w:eastAsia="宋体" w:hAnsi="Book Antiqua" w:cs="宋体"/>
          <w:i/>
          <w:iCs/>
          <w:lang w:eastAsia="zh-CN"/>
        </w:rPr>
        <w:t>Surg Laparosc Endosc</w:t>
      </w:r>
      <w:r w:rsidRPr="00660243">
        <w:rPr>
          <w:rFonts w:ascii="Book Antiqua" w:eastAsia="宋体" w:hAnsi="Book Antiqua" w:cs="宋体"/>
          <w:lang w:eastAsia="zh-CN"/>
        </w:rPr>
        <w:t xml:space="preserve"> 1998; </w:t>
      </w:r>
      <w:r w:rsidRPr="00660243">
        <w:rPr>
          <w:rFonts w:ascii="Book Antiqua" w:eastAsia="宋体" w:hAnsi="Book Antiqua" w:cs="宋体"/>
          <w:b/>
          <w:bCs/>
          <w:lang w:eastAsia="zh-CN"/>
        </w:rPr>
        <w:t>8</w:t>
      </w:r>
      <w:r w:rsidRPr="00660243">
        <w:rPr>
          <w:rFonts w:ascii="Book Antiqua" w:eastAsia="宋体" w:hAnsi="Book Antiqua" w:cs="宋体"/>
          <w:lang w:eastAsia="zh-CN"/>
        </w:rPr>
        <w:t>: 345-348 [PMID: 9799141]</w:t>
      </w:r>
    </w:p>
    <w:p w:rsidR="004B3DD1" w:rsidRPr="00660243" w:rsidRDefault="004B3DD1" w:rsidP="002234DA">
      <w:pPr>
        <w:pBdr>
          <w:top w:val="none" w:sz="0" w:space="0" w:color="auto"/>
          <w:left w:val="none" w:sz="0" w:space="0" w:color="auto"/>
          <w:bottom w:val="none" w:sz="0" w:space="0" w:color="auto"/>
          <w:right w:val="none" w:sz="0" w:space="0" w:color="auto"/>
        </w:pBdr>
        <w:rPr>
          <w:rFonts w:ascii="Book Antiqua" w:eastAsia="宋体" w:hAnsi="Book Antiqua" w:cs="宋体"/>
          <w:lang w:eastAsia="zh-CN"/>
        </w:rPr>
      </w:pPr>
      <w:r w:rsidRPr="00660243">
        <w:rPr>
          <w:rFonts w:ascii="Book Antiqua" w:eastAsia="宋体" w:hAnsi="Book Antiqua" w:cs="宋体"/>
          <w:lang w:eastAsia="zh-CN"/>
        </w:rPr>
        <w:t xml:space="preserve">5 </w:t>
      </w:r>
      <w:r w:rsidRPr="00660243">
        <w:rPr>
          <w:rFonts w:ascii="Book Antiqua" w:eastAsia="宋体" w:hAnsi="Book Antiqua" w:cs="宋体"/>
          <w:b/>
          <w:bCs/>
          <w:lang w:eastAsia="zh-CN"/>
        </w:rPr>
        <w:t>Ratanalert S</w:t>
      </w:r>
      <w:r w:rsidRPr="00660243">
        <w:rPr>
          <w:rFonts w:ascii="Book Antiqua" w:eastAsia="宋体" w:hAnsi="Book Antiqua" w:cs="宋体"/>
          <w:lang w:eastAsia="zh-CN"/>
        </w:rPr>
        <w:t xml:space="preserve">, Soontrapornchai P. Double orifices of a single major papilla of vater: a rare case report. </w:t>
      </w:r>
      <w:r w:rsidRPr="00660243">
        <w:rPr>
          <w:rFonts w:ascii="Book Antiqua" w:eastAsia="宋体" w:hAnsi="Book Antiqua" w:cs="宋体"/>
          <w:i/>
          <w:iCs/>
          <w:lang w:eastAsia="zh-CN"/>
        </w:rPr>
        <w:t>Gastroenterol Nurs</w:t>
      </w:r>
      <w:r w:rsidRPr="00660243">
        <w:rPr>
          <w:rFonts w:ascii="Book Antiqua" w:eastAsia="宋体" w:hAnsi="Book Antiqua" w:cs="宋体"/>
          <w:lang w:eastAsia="zh-CN"/>
        </w:rPr>
        <w:t xml:space="preserve"> 2007; </w:t>
      </w:r>
      <w:r w:rsidRPr="00660243">
        <w:rPr>
          <w:rFonts w:ascii="Book Antiqua" w:eastAsia="宋体" w:hAnsi="Book Antiqua" w:cs="宋体"/>
          <w:b/>
          <w:bCs/>
          <w:lang w:eastAsia="zh-CN"/>
        </w:rPr>
        <w:t>30</w:t>
      </w:r>
      <w:r w:rsidRPr="00660243">
        <w:rPr>
          <w:rFonts w:ascii="Book Antiqua" w:eastAsia="宋体" w:hAnsi="Book Antiqua" w:cs="宋体"/>
          <w:lang w:eastAsia="zh-CN"/>
        </w:rPr>
        <w:t>: 243-244 [PMID: 17568267 DOI: 10.1097/01.SGA.0000278177.07221.bc]</w:t>
      </w:r>
    </w:p>
    <w:p w:rsidR="004B3DD1" w:rsidRPr="00660243" w:rsidRDefault="004B3DD1" w:rsidP="00E1588E">
      <w:pPr>
        <w:pBdr>
          <w:top w:val="none" w:sz="0" w:space="0" w:color="auto"/>
          <w:left w:val="none" w:sz="0" w:space="0" w:color="auto"/>
          <w:bottom w:val="none" w:sz="0" w:space="0" w:color="auto"/>
          <w:right w:val="none" w:sz="0" w:space="0" w:color="auto"/>
        </w:pBdr>
        <w:tabs>
          <w:tab w:val="left" w:pos="180"/>
          <w:tab w:val="left" w:pos="360"/>
        </w:tabs>
        <w:adjustRightInd w:val="0"/>
        <w:snapToGrid w:val="0"/>
        <w:spacing w:line="360" w:lineRule="auto"/>
        <w:rPr>
          <w:rFonts w:ascii="Book Antiqua" w:hAnsi="Book Antiqua" w:cs="Tahoma"/>
          <w:b/>
          <w:color w:val="000000"/>
          <w:lang w:eastAsia="zh-CN"/>
        </w:rPr>
      </w:pPr>
      <w:bookmarkStart w:id="336" w:name="OLE_LINK874"/>
      <w:bookmarkStart w:id="337" w:name="OLE_LINK875"/>
      <w:bookmarkStart w:id="338" w:name="OLE_LINK347"/>
      <w:bookmarkStart w:id="339" w:name="OLE_LINK384"/>
      <w:bookmarkStart w:id="340" w:name="OLE_LINK557"/>
      <w:bookmarkStart w:id="341" w:name="OLE_LINK558"/>
      <w:bookmarkStart w:id="342" w:name="OLE_LINK631"/>
      <w:bookmarkStart w:id="343" w:name="OLE_LINK632"/>
      <w:bookmarkStart w:id="344" w:name="OLE_LINK386"/>
      <w:bookmarkStart w:id="345" w:name="OLE_LINK431"/>
      <w:bookmarkStart w:id="346" w:name="OLE_LINK564"/>
      <w:bookmarkStart w:id="347" w:name="OLE_LINK493"/>
      <w:bookmarkStart w:id="348" w:name="OLE_LINK442"/>
      <w:bookmarkStart w:id="349" w:name="OLE_LINK551"/>
      <w:bookmarkStart w:id="350" w:name="OLE_LINK668"/>
      <w:bookmarkStart w:id="351" w:name="OLE_LINK669"/>
      <w:bookmarkStart w:id="352" w:name="OLE_LINK725"/>
      <w:bookmarkStart w:id="353" w:name="OLE_LINK489"/>
      <w:bookmarkStart w:id="354" w:name="OLE_LINK602"/>
      <w:bookmarkStart w:id="355" w:name="OLE_LINK658"/>
      <w:bookmarkStart w:id="356" w:name="OLE_LINK747"/>
      <w:bookmarkStart w:id="357" w:name="OLE_LINK897"/>
      <w:bookmarkStart w:id="358" w:name="OLE_LINK1138"/>
      <w:bookmarkStart w:id="359" w:name="OLE_LINK1139"/>
      <w:bookmarkStart w:id="360" w:name="OLE_LINK882"/>
      <w:bookmarkStart w:id="361" w:name="OLE_LINK1095"/>
      <w:bookmarkStart w:id="362" w:name="OLE_LINK1305"/>
      <w:bookmarkStart w:id="363" w:name="OLE_LINK1390"/>
      <w:bookmarkStart w:id="364" w:name="OLE_LINK964"/>
      <w:bookmarkStart w:id="365" w:name="OLE_LINK1190"/>
      <w:bookmarkStart w:id="366" w:name="OLE_LINK1314"/>
      <w:bookmarkStart w:id="367" w:name="OLE_LINK1031"/>
      <w:bookmarkStart w:id="368" w:name="OLE_LINK1092"/>
      <w:bookmarkStart w:id="369" w:name="OLE_LINK1258"/>
      <w:bookmarkStart w:id="370" w:name="OLE_LINK1259"/>
      <w:bookmarkStart w:id="371" w:name="OLE_LINK1337"/>
      <w:bookmarkStart w:id="372" w:name="OLE_LINK1338"/>
      <w:bookmarkStart w:id="373" w:name="OLE_LINK1363"/>
      <w:bookmarkStart w:id="374" w:name="OLE_LINK1364"/>
      <w:bookmarkStart w:id="375" w:name="OLE_LINK86"/>
      <w:bookmarkStart w:id="376" w:name="OLE_LINK1595"/>
      <w:bookmarkStart w:id="377" w:name="OLE_LINK1613"/>
      <w:bookmarkStart w:id="378" w:name="OLE_LINK1708"/>
      <w:bookmarkStart w:id="379" w:name="OLE_LINK1774"/>
      <w:bookmarkStart w:id="380" w:name="OLE_LINK1872"/>
      <w:bookmarkStart w:id="381" w:name="OLE_LINK1899"/>
      <w:bookmarkStart w:id="382" w:name="OLE_LINK1492"/>
      <w:bookmarkStart w:id="383" w:name="OLE_LINK1497"/>
      <w:bookmarkStart w:id="384" w:name="OLE_LINK1498"/>
      <w:bookmarkStart w:id="385" w:name="OLE_LINK1589"/>
      <w:bookmarkStart w:id="386" w:name="OLE_LINK1666"/>
      <w:bookmarkStart w:id="387" w:name="OLE_LINK1752"/>
      <w:bookmarkStart w:id="388" w:name="OLE_LINK1616"/>
      <w:bookmarkStart w:id="389" w:name="OLE_LINK1696"/>
      <w:bookmarkStart w:id="390" w:name="OLE_LINK1855"/>
      <w:bookmarkStart w:id="391" w:name="OLE_LINK1942"/>
      <w:bookmarkStart w:id="392" w:name="OLE_LINK1943"/>
      <w:bookmarkStart w:id="393" w:name="OLE_LINK1573"/>
      <w:bookmarkStart w:id="394" w:name="OLE_LINK1574"/>
      <w:bookmarkStart w:id="395" w:name="OLE_LINK1575"/>
      <w:bookmarkStart w:id="396" w:name="OLE_LINK1739"/>
      <w:bookmarkStart w:id="397" w:name="OLE_LINK1761"/>
      <w:bookmarkStart w:id="398" w:name="OLE_LINK1743"/>
      <w:bookmarkStart w:id="399" w:name="OLE_LINK1841"/>
      <w:bookmarkStart w:id="400" w:name="OLE_LINK1858"/>
      <w:bookmarkStart w:id="401" w:name="OLE_LINK1890"/>
      <w:bookmarkStart w:id="402" w:name="OLE_LINK1915"/>
      <w:bookmarkStart w:id="403" w:name="OLE_LINK1980"/>
      <w:bookmarkStart w:id="404" w:name="OLE_LINK1883"/>
      <w:bookmarkStart w:id="405" w:name="OLE_LINK1935"/>
      <w:bookmarkStart w:id="406" w:name="OLE_LINK1936"/>
      <w:bookmarkStart w:id="407" w:name="OLE_LINK1952"/>
      <w:bookmarkStart w:id="408" w:name="OLE_LINK1953"/>
      <w:bookmarkStart w:id="409" w:name="OLE_LINK1999"/>
      <w:bookmarkStart w:id="410" w:name="OLE_LINK2050"/>
      <w:bookmarkStart w:id="411" w:name="OLE_LINK1862"/>
      <w:bookmarkStart w:id="412" w:name="OLE_LINK1963"/>
      <w:bookmarkStart w:id="413" w:name="OLE_LINK2052"/>
      <w:bookmarkStart w:id="414" w:name="OLE_LINK1906"/>
      <w:bookmarkStart w:id="415" w:name="OLE_LINK2031"/>
      <w:bookmarkStart w:id="416" w:name="OLE_LINK2032"/>
      <w:bookmarkStart w:id="417" w:name="OLE_LINK1907"/>
      <w:bookmarkStart w:id="418" w:name="OLE_LINK2004"/>
      <w:bookmarkStart w:id="419" w:name="OLE_LINK2238"/>
      <w:bookmarkStart w:id="420" w:name="OLE_LINK2239"/>
      <w:bookmarkStart w:id="421" w:name="OLE_LINK2163"/>
      <w:bookmarkStart w:id="422" w:name="OLE_LINK2207"/>
      <w:bookmarkStart w:id="423" w:name="OLE_LINK2341"/>
      <w:bookmarkStart w:id="424" w:name="OLE_LINK2417"/>
      <w:bookmarkStart w:id="425" w:name="OLE_LINK2509"/>
      <w:bookmarkStart w:id="426" w:name="OLE_LINK2510"/>
      <w:bookmarkStart w:id="427" w:name="OLE_LINK2511"/>
      <w:bookmarkStart w:id="428" w:name="OLE_LINK2512"/>
      <w:bookmarkStart w:id="429" w:name="OLE_LINK2513"/>
      <w:bookmarkStart w:id="430" w:name="OLE_LINK2514"/>
      <w:bookmarkStart w:id="431" w:name="OLE_LINK2515"/>
      <w:bookmarkStart w:id="432" w:name="OLE_LINK2516"/>
      <w:bookmarkStart w:id="433" w:name="OLE_LINK2517"/>
      <w:bookmarkStart w:id="434" w:name="OLE_LINK2518"/>
      <w:bookmarkStart w:id="435" w:name="OLE_LINK2519"/>
      <w:bookmarkStart w:id="436" w:name="OLE_LINK2520"/>
      <w:bookmarkStart w:id="437" w:name="OLE_LINK2521"/>
      <w:bookmarkStart w:id="438" w:name="OLE_LINK2522"/>
      <w:bookmarkStart w:id="439" w:name="OLE_LINK2523"/>
      <w:bookmarkStart w:id="440" w:name="OLE_LINK2524"/>
      <w:bookmarkStart w:id="441" w:name="OLE_LINK2051"/>
      <w:bookmarkStart w:id="442" w:name="OLE_LINK2109"/>
      <w:bookmarkStart w:id="443" w:name="OLE_LINK2165"/>
      <w:bookmarkStart w:id="444" w:name="OLE_LINK2385"/>
      <w:bookmarkStart w:id="445" w:name="OLE_LINK2593"/>
      <w:bookmarkStart w:id="446" w:name="OLE_LINK2332"/>
      <w:bookmarkStart w:id="447" w:name="OLE_LINK2448"/>
      <w:bookmarkStart w:id="448" w:name="OLE_LINK2525"/>
      <w:bookmarkStart w:id="449" w:name="OLE_LINK2506"/>
      <w:bookmarkStart w:id="450" w:name="OLE_LINK2507"/>
      <w:bookmarkStart w:id="451" w:name="OLE_LINK2291"/>
      <w:bookmarkStart w:id="452" w:name="OLE_LINK2294"/>
      <w:bookmarkStart w:id="453" w:name="OLE_LINK2298"/>
      <w:bookmarkStart w:id="454" w:name="OLE_LINK2300"/>
      <w:bookmarkStart w:id="455" w:name="OLE_LINK2301"/>
      <w:bookmarkStart w:id="456" w:name="OLE_LINK2546"/>
      <w:bookmarkStart w:id="457" w:name="OLE_LINK2756"/>
      <w:bookmarkStart w:id="458" w:name="OLE_LINK2757"/>
      <w:bookmarkStart w:id="459" w:name="OLE_LINK2736"/>
      <w:bookmarkStart w:id="460" w:name="OLE_LINK2923"/>
      <w:bookmarkStart w:id="461" w:name="OLE_LINK2974"/>
      <w:bookmarkStart w:id="462" w:name="OLE_LINK3125"/>
      <w:bookmarkStart w:id="463" w:name="OLE_LINK3218"/>
      <w:bookmarkStart w:id="464" w:name="OLE_LINK2575"/>
      <w:bookmarkStart w:id="465" w:name="OLE_LINK2687"/>
      <w:bookmarkStart w:id="466" w:name="OLE_LINK2688"/>
      <w:bookmarkStart w:id="467" w:name="OLE_LINK2700"/>
      <w:bookmarkStart w:id="468" w:name="OLE_LINK2576"/>
      <w:bookmarkStart w:id="469" w:name="OLE_LINK2674"/>
      <w:bookmarkStart w:id="470" w:name="OLE_LINK2738"/>
      <w:bookmarkStart w:id="471" w:name="OLE_LINK2983"/>
      <w:bookmarkStart w:id="472" w:name="OLE_LINK76"/>
      <w:bookmarkStart w:id="473" w:name="OLE_LINK115"/>
      <w:bookmarkStart w:id="474" w:name="OLE_LINK155"/>
    </w:p>
    <w:p w:rsidR="004B3DD1" w:rsidRPr="00660243" w:rsidRDefault="004B3DD1">
      <w:pPr>
        <w:pBdr>
          <w:top w:val="none" w:sz="0" w:space="0" w:color="auto"/>
          <w:left w:val="none" w:sz="0" w:space="0" w:color="auto"/>
          <w:bottom w:val="none" w:sz="0" w:space="0" w:color="auto"/>
          <w:right w:val="none" w:sz="0" w:space="0" w:color="auto"/>
        </w:pBdr>
        <w:tabs>
          <w:tab w:val="left" w:pos="180"/>
          <w:tab w:val="left" w:pos="360"/>
        </w:tabs>
        <w:adjustRightInd w:val="0"/>
        <w:snapToGrid w:val="0"/>
        <w:spacing w:line="360" w:lineRule="auto"/>
        <w:jc w:val="right"/>
        <w:rPr>
          <w:rFonts w:ascii="Book Antiqua" w:hAnsi="Book Antiqua" w:cs="Tahoma"/>
          <w:b/>
          <w:color w:val="000000"/>
          <w:lang w:eastAsia="zh-CN"/>
        </w:rPr>
      </w:pPr>
      <w:r w:rsidRPr="00660243">
        <w:rPr>
          <w:rFonts w:ascii="Book Antiqua" w:hAnsi="Book Antiqua" w:cs="Tahoma"/>
          <w:b/>
          <w:color w:val="000000"/>
        </w:rPr>
        <w:t xml:space="preserve">P-Reviewers: </w:t>
      </w:r>
      <w:r w:rsidRPr="00660243">
        <w:rPr>
          <w:rFonts w:ascii="Book Antiqua" w:hAnsi="Book Antiqua" w:cs="Tahoma"/>
          <w:color w:val="000000"/>
        </w:rPr>
        <w:t>Assimakopoulos SF, Gassler N, Sandblom G, Xu Z</w:t>
      </w:r>
      <w:r w:rsidRPr="00660243">
        <w:rPr>
          <w:rFonts w:ascii="Book Antiqua" w:hAnsi="Book Antiqua" w:cs="Tahoma"/>
          <w:b/>
          <w:color w:val="000000"/>
          <w:lang w:eastAsia="zh-CN"/>
        </w:rPr>
        <w:t xml:space="preserve"> </w:t>
      </w:r>
      <w:r w:rsidRPr="00660243">
        <w:rPr>
          <w:rFonts w:ascii="Book Antiqua" w:hAnsi="Book Antiqua" w:cs="Tahoma"/>
          <w:b/>
          <w:color w:val="000000"/>
        </w:rPr>
        <w:t xml:space="preserve">S-Editor: </w:t>
      </w:r>
      <w:r w:rsidRPr="00660243">
        <w:rPr>
          <w:rFonts w:ascii="Book Antiqua" w:hAnsi="Book Antiqua" w:cs="Tahoma"/>
          <w:color w:val="000000"/>
        </w:rPr>
        <w:t xml:space="preserve">Gou SX </w:t>
      </w:r>
      <w:r w:rsidRPr="00660243">
        <w:rPr>
          <w:rFonts w:ascii="Book Antiqua" w:hAnsi="Book Antiqua" w:cs="Tahoma"/>
          <w:b/>
          <w:color w:val="000000"/>
        </w:rPr>
        <w:t xml:space="preserve"> </w:t>
      </w:r>
    </w:p>
    <w:p w:rsidR="004B3DD1" w:rsidRPr="00660243" w:rsidRDefault="004B3DD1">
      <w:pPr>
        <w:pBdr>
          <w:top w:val="none" w:sz="0" w:space="0" w:color="auto"/>
          <w:left w:val="none" w:sz="0" w:space="0" w:color="auto"/>
          <w:bottom w:val="none" w:sz="0" w:space="0" w:color="auto"/>
          <w:right w:val="none" w:sz="0" w:space="0" w:color="auto"/>
        </w:pBdr>
        <w:tabs>
          <w:tab w:val="left" w:pos="180"/>
          <w:tab w:val="left" w:pos="360"/>
        </w:tabs>
        <w:adjustRightInd w:val="0"/>
        <w:snapToGrid w:val="0"/>
        <w:spacing w:line="360" w:lineRule="auto"/>
        <w:jc w:val="right"/>
        <w:rPr>
          <w:rFonts w:ascii="Book Antiqua" w:hAnsi="Book Antiqua" w:cs="Tahoma"/>
          <w:b/>
          <w:color w:val="000000"/>
        </w:rPr>
      </w:pPr>
      <w:r w:rsidRPr="00660243">
        <w:rPr>
          <w:rFonts w:ascii="Book Antiqua" w:hAnsi="Book Antiqua" w:cs="Tahoma"/>
          <w:b/>
          <w:color w:val="000000"/>
        </w:rPr>
        <w:t xml:space="preserve"> L-Editor:    E-Edito</w:t>
      </w:r>
      <w:bookmarkEnd w:id="336"/>
      <w:bookmarkEnd w:id="337"/>
      <w:r w:rsidRPr="00660243">
        <w:rPr>
          <w:rFonts w:ascii="Book Antiqua" w:hAnsi="Book Antiqua" w:cs="Tahoma"/>
          <w:b/>
          <w:color w:val="000000"/>
        </w:rPr>
        <w:t>r:</w:t>
      </w:r>
    </w:p>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p w:rsidR="004B3DD1" w:rsidRPr="00660243" w:rsidRDefault="004B3DD1">
      <w:pPr>
        <w:pBdr>
          <w:top w:val="none" w:sz="0" w:space="0" w:color="auto"/>
          <w:left w:val="none" w:sz="0" w:space="0" w:color="auto"/>
          <w:bottom w:val="none" w:sz="0" w:space="0" w:color="auto"/>
          <w:right w:val="none" w:sz="0" w:space="0" w:color="auto"/>
        </w:pBdr>
        <w:snapToGrid w:val="0"/>
        <w:spacing w:line="360" w:lineRule="auto"/>
        <w:jc w:val="both"/>
        <w:rPr>
          <w:rFonts w:ascii="Book Antiqua" w:hAnsi="Book Antiqua" w:cs="宋体"/>
          <w:b/>
          <w:lang w:eastAsia="zh-CN"/>
        </w:rPr>
      </w:pPr>
    </w:p>
    <w:p w:rsidR="004B3DD1" w:rsidRPr="00660243" w:rsidRDefault="004B3DD1">
      <w:pPr>
        <w:pBdr>
          <w:top w:val="none" w:sz="0" w:space="0" w:color="auto"/>
          <w:left w:val="none" w:sz="0" w:space="0" w:color="auto"/>
          <w:bottom w:val="none" w:sz="0" w:space="0" w:color="auto"/>
          <w:right w:val="none" w:sz="0" w:space="0" w:color="auto"/>
        </w:pBdr>
        <w:snapToGrid w:val="0"/>
        <w:spacing w:line="360" w:lineRule="auto"/>
        <w:jc w:val="both"/>
      </w:pPr>
      <w:r w:rsidRPr="00660243">
        <w:fldChar w:fldCharType="begin"/>
      </w:r>
      <w:r w:rsidRPr="00660243">
        <w:instrText xml:space="preserve"> ADDIN EN.REFLIST </w:instrText>
      </w:r>
      <w:r w:rsidRPr="00660243">
        <w:fldChar w:fldCharType="separate"/>
      </w:r>
    </w:p>
    <w:p w:rsidR="004B3DD1" w:rsidRPr="00660243" w:rsidRDefault="004B3DD1">
      <w:pPr>
        <w:pBdr>
          <w:top w:val="none" w:sz="0" w:space="0" w:color="auto"/>
          <w:left w:val="none" w:sz="0" w:space="0" w:color="auto"/>
          <w:bottom w:val="none" w:sz="0" w:space="0" w:color="auto"/>
          <w:right w:val="none" w:sz="0" w:space="0" w:color="auto"/>
        </w:pBdr>
        <w:snapToGrid w:val="0"/>
        <w:spacing w:line="360" w:lineRule="auto"/>
        <w:jc w:val="both"/>
        <w:rPr>
          <w:rFonts w:ascii="Book Antiqua" w:eastAsia="Times New Roman" w:hAnsi="Book Antiqua" w:cs="Calibri"/>
          <w:u w:color="000000"/>
        </w:rPr>
      </w:pPr>
      <w:r w:rsidRPr="00660243">
        <w:rPr>
          <w:rFonts w:ascii="Book Antiqua" w:hAnsi="Book Antiqua"/>
        </w:rPr>
        <w:br w:type="page"/>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97341B">
        <w:rPr>
          <w:rFonts w:ascii="Book Antiqua" w:hAnsi="Book Antiqua"/>
          <w:noProof/>
          <w:color w:val="auto"/>
          <w:sz w:val="24"/>
          <w:szCs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i1025" type="#_x0000_t75" style="width:177.75pt;height:154.5pt;visibility:visible">
            <v:imagedata r:id="rId6" o:title=""/>
          </v:shape>
        </w:pict>
      </w:r>
      <w:r w:rsidRPr="0097341B">
        <w:rPr>
          <w:rFonts w:ascii="Book Antiqua" w:eastAsia="宋体" w:hAnsi="Book Antiqua"/>
          <w:noProof/>
          <w:color w:val="auto"/>
          <w:sz w:val="24"/>
          <w:szCs w:val="24"/>
          <w:lang w:eastAsia="zh-CN"/>
        </w:rPr>
        <w:t xml:space="preserve"> </w:t>
      </w:r>
      <w:r w:rsidRPr="0097341B">
        <w:rPr>
          <w:rFonts w:ascii="Book Antiqua" w:eastAsia="宋体" w:hAnsi="Book Antiqua"/>
          <w:noProof/>
          <w:color w:val="auto"/>
          <w:sz w:val="24"/>
          <w:szCs w:val="24"/>
          <w:lang w:eastAsia="zh-CN"/>
        </w:rPr>
        <w:pict>
          <v:shape id="图片 2" o:spid="_x0000_i1026" type="#_x0000_t75" style="width:177pt;height:177pt;visibility:visible">
            <v:imagedata r:id="rId7" o:title=""/>
          </v:shape>
        </w:pic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97341B">
        <w:rPr>
          <w:rFonts w:ascii="Book Antiqua" w:eastAsia="宋体" w:hAnsi="Book Antiqua"/>
          <w:color w:val="auto"/>
          <w:sz w:val="24"/>
          <w:szCs w:val="24"/>
          <w:lang w:eastAsia="zh-CN"/>
        </w:rPr>
        <w:t>A                                                             B</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97341B">
        <w:rPr>
          <w:rFonts w:ascii="Book Antiqua" w:eastAsia="宋体" w:hAnsi="Book Antiqua"/>
          <w:noProof/>
          <w:color w:val="auto"/>
          <w:sz w:val="24"/>
          <w:szCs w:val="24"/>
          <w:lang w:eastAsia="zh-CN"/>
        </w:rPr>
        <w:pict>
          <v:shape id="图片 3" o:spid="_x0000_i1027" type="#_x0000_t75" style="width:192pt;height:164.25pt;visibility:visible">
            <v:imagedata r:id="rId8" o:title=""/>
          </v:shape>
        </w:pict>
      </w:r>
      <w:r w:rsidRPr="0097341B">
        <w:rPr>
          <w:rFonts w:ascii="Book Antiqua" w:eastAsia="宋体" w:hAnsi="Book Antiqua"/>
          <w:noProof/>
          <w:color w:val="auto"/>
          <w:sz w:val="24"/>
          <w:szCs w:val="24"/>
          <w:lang w:eastAsia="zh-CN"/>
        </w:rPr>
        <w:t xml:space="preserve"> </w:t>
      </w:r>
      <w:r w:rsidRPr="0097341B">
        <w:rPr>
          <w:rFonts w:ascii="Book Antiqua" w:eastAsia="宋体" w:hAnsi="Book Antiqua"/>
          <w:noProof/>
          <w:color w:val="auto"/>
          <w:sz w:val="24"/>
          <w:szCs w:val="24"/>
          <w:lang w:eastAsia="zh-CN"/>
        </w:rPr>
        <w:pict>
          <v:shape id="图片 4" o:spid="_x0000_i1028" type="#_x0000_t75" style="width:190.5pt;height:162.75pt;visibility:visible">
            <v:imagedata r:id="rId9" o:title=""/>
          </v:shape>
        </w:pic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97341B">
        <w:rPr>
          <w:rFonts w:ascii="Book Antiqua" w:eastAsia="宋体" w:hAnsi="Book Antiqua"/>
          <w:color w:val="auto"/>
          <w:sz w:val="24"/>
          <w:szCs w:val="24"/>
          <w:lang w:eastAsia="zh-CN"/>
        </w:rPr>
        <w:t>C                                                                D</w: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97341B">
        <w:rPr>
          <w:rFonts w:ascii="Book Antiqua" w:eastAsia="宋体" w:hAnsi="Book Antiqua"/>
          <w:noProof/>
          <w:color w:val="auto"/>
          <w:sz w:val="24"/>
          <w:szCs w:val="24"/>
          <w:lang w:eastAsia="zh-CN"/>
        </w:rPr>
        <w:pict>
          <v:shape id="图片 5" o:spid="_x0000_i1029" type="#_x0000_t75" style="width:174.75pt;height:174.75pt;visibility:visible">
            <v:imagedata r:id="rId10" o:title=""/>
          </v:shape>
        </w:pict>
      </w:r>
      <w:r w:rsidRPr="0097341B">
        <w:rPr>
          <w:rFonts w:ascii="Book Antiqua" w:eastAsia="宋体" w:hAnsi="Book Antiqua"/>
          <w:noProof/>
          <w:color w:val="auto"/>
          <w:sz w:val="24"/>
          <w:szCs w:val="24"/>
          <w:lang w:eastAsia="zh-CN"/>
        </w:rPr>
        <w:pict>
          <v:shape id="图片 6" o:spid="_x0000_i1030" type="#_x0000_t75" style="width:191.25pt;height:162.75pt;visibility:visible">
            <v:imagedata r:id="rId11" o:title=""/>
          </v:shape>
        </w:pict>
      </w: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97341B">
        <w:rPr>
          <w:rFonts w:ascii="Book Antiqua" w:eastAsia="宋体" w:hAnsi="Book Antiqua"/>
          <w:color w:val="auto"/>
          <w:sz w:val="24"/>
          <w:szCs w:val="24"/>
          <w:lang w:eastAsia="zh-CN"/>
        </w:rPr>
        <w:t>E                                                          F</w:t>
      </w:r>
    </w:p>
    <w:p w:rsidR="004B3DD1" w:rsidRPr="0097341B" w:rsidRDefault="004B3DD1" w:rsidP="00F721C4">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660243">
        <w:rPr>
          <w:rFonts w:ascii="Book Antiqua" w:hAnsi="Book Antiqua"/>
          <w:b/>
          <w:color w:val="auto"/>
          <w:sz w:val="24"/>
          <w:szCs w:val="24"/>
        </w:rPr>
        <w:t>Figure 1 The patient underwent an endoscopic retrograde cholangiopancreatography for stone removal.</w:t>
      </w:r>
      <w:r w:rsidRPr="0097341B">
        <w:rPr>
          <w:rFonts w:ascii="Book Antiqua" w:eastAsia="宋体" w:hAnsi="Book Antiqua"/>
          <w:color w:val="auto"/>
          <w:sz w:val="24"/>
          <w:szCs w:val="24"/>
          <w:lang w:eastAsia="zh-CN"/>
        </w:rPr>
        <w:t xml:space="preserve"> A: </w:t>
      </w:r>
      <w:r w:rsidRPr="00660243">
        <w:rPr>
          <w:rFonts w:ascii="Book Antiqua" w:hAnsi="Book Antiqua"/>
          <w:color w:val="auto"/>
          <w:sz w:val="24"/>
          <w:szCs w:val="24"/>
        </w:rPr>
        <w:t>The major papilla appeared normal</w:t>
      </w:r>
      <w:r w:rsidRPr="0097341B">
        <w:rPr>
          <w:rFonts w:ascii="Book Antiqua" w:eastAsia="宋体" w:hAnsi="Book Antiqua"/>
          <w:noProof/>
          <w:color w:val="auto"/>
          <w:sz w:val="24"/>
          <w:szCs w:val="24"/>
          <w:lang w:eastAsia="zh-CN"/>
        </w:rPr>
        <w:t xml:space="preserve">; B: </w:t>
      </w:r>
      <w:r w:rsidRPr="00660243">
        <w:rPr>
          <w:rFonts w:ascii="Book Antiqua" w:hAnsi="Book Antiqua"/>
          <w:color w:val="auto"/>
          <w:sz w:val="24"/>
          <w:szCs w:val="24"/>
        </w:rPr>
        <w:t>Normal pancreatogram</w:t>
      </w:r>
      <w:r w:rsidRPr="0097341B">
        <w:rPr>
          <w:rFonts w:ascii="Book Antiqua" w:eastAsia="宋体" w:hAnsi="Book Antiqua"/>
          <w:color w:val="auto"/>
          <w:sz w:val="24"/>
          <w:szCs w:val="24"/>
          <w:lang w:eastAsia="zh-CN"/>
        </w:rPr>
        <w:t>; C:</w:t>
      </w:r>
      <w:r w:rsidRPr="00660243">
        <w:rPr>
          <w:rFonts w:ascii="Book Antiqua" w:hAnsi="Book Antiqua"/>
          <w:color w:val="auto"/>
          <w:sz w:val="24"/>
          <w:szCs w:val="24"/>
        </w:rPr>
        <w:t xml:space="preserve"> The major papilla was re-examined</w:t>
      </w:r>
      <w:r w:rsidRPr="0097341B">
        <w:rPr>
          <w:rFonts w:ascii="Book Antiqua" w:eastAsia="宋体" w:hAnsi="Book Antiqua"/>
          <w:color w:val="auto"/>
          <w:sz w:val="24"/>
          <w:szCs w:val="24"/>
          <w:lang w:eastAsia="zh-CN"/>
        </w:rPr>
        <w:t xml:space="preserve">; D: </w:t>
      </w:r>
      <w:r w:rsidRPr="00660243">
        <w:rPr>
          <w:rFonts w:ascii="Book Antiqua" w:hAnsi="Book Antiqua"/>
          <w:color w:val="auto"/>
          <w:sz w:val="24"/>
          <w:szCs w:val="24"/>
        </w:rPr>
        <w:t>Cannulation of the bile duct through the second orifice</w:t>
      </w:r>
      <w:r w:rsidRPr="0097341B">
        <w:rPr>
          <w:rFonts w:ascii="Book Antiqua" w:eastAsia="宋体" w:hAnsi="Book Antiqua"/>
          <w:color w:val="auto"/>
          <w:sz w:val="24"/>
          <w:szCs w:val="24"/>
          <w:lang w:eastAsia="zh-CN"/>
        </w:rPr>
        <w:t xml:space="preserve">; E: </w:t>
      </w:r>
      <w:r w:rsidRPr="00660243">
        <w:rPr>
          <w:rFonts w:ascii="Book Antiqua" w:hAnsi="Book Antiqua"/>
          <w:color w:val="auto"/>
          <w:sz w:val="24"/>
          <w:szCs w:val="24"/>
        </w:rPr>
        <w:t>Biliary tract with biliary stone within the distal common bile duct</w:t>
      </w:r>
      <w:r w:rsidRPr="0097341B">
        <w:rPr>
          <w:rFonts w:ascii="Book Antiqua" w:eastAsia="宋体" w:hAnsi="Book Antiqua"/>
          <w:color w:val="auto"/>
          <w:sz w:val="24"/>
          <w:szCs w:val="24"/>
          <w:lang w:eastAsia="zh-CN"/>
        </w:rPr>
        <w:t xml:space="preserve">; F: </w:t>
      </w:r>
      <w:r w:rsidRPr="00660243">
        <w:rPr>
          <w:rFonts w:ascii="Book Antiqua" w:hAnsi="Book Antiqua"/>
          <w:color w:val="auto"/>
          <w:sz w:val="24"/>
          <w:szCs w:val="24"/>
        </w:rPr>
        <w:t>Biliary sphincterotomy</w:t>
      </w:r>
      <w:r w:rsidRPr="0097341B">
        <w:rPr>
          <w:rFonts w:ascii="Book Antiqua" w:eastAsia="宋体" w:hAnsi="Book Antiqua"/>
          <w:color w:val="auto"/>
          <w:sz w:val="24"/>
          <w:szCs w:val="24"/>
          <w:lang w:eastAsia="zh-CN"/>
        </w:rPr>
        <w:t>.</w:t>
      </w:r>
    </w:p>
    <w:p w:rsidR="004B3DD1" w:rsidRPr="00660243"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hAnsi="Book Antiqua"/>
          <w:color w:val="auto"/>
          <w:sz w:val="24"/>
          <w:szCs w:val="24"/>
        </w:rPr>
      </w:pPr>
    </w:p>
    <w:p w:rsidR="004B3DD1" w:rsidRPr="00660243"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hAnsi="Book Antiqua"/>
          <w:color w:val="auto"/>
          <w:sz w:val="24"/>
          <w:szCs w:val="24"/>
        </w:rPr>
      </w:pPr>
    </w:p>
    <w:p w:rsidR="004B3DD1" w:rsidRPr="0097341B"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eastAsia="宋体" w:hAnsi="Book Antiqua"/>
          <w:color w:val="auto"/>
          <w:sz w:val="24"/>
          <w:szCs w:val="24"/>
          <w:lang w:eastAsia="zh-CN"/>
        </w:rPr>
      </w:pPr>
      <w:r w:rsidRPr="00660243">
        <w:fldChar w:fldCharType="end"/>
      </w:r>
    </w:p>
    <w:p w:rsidR="004B3DD1" w:rsidRPr="00660243" w:rsidRDefault="004B3DD1">
      <w:pPr>
        <w:pStyle w:val="Body"/>
        <w:pBdr>
          <w:top w:val="none" w:sz="0" w:space="0" w:color="auto"/>
          <w:left w:val="none" w:sz="0" w:space="0" w:color="auto"/>
          <w:bottom w:val="none" w:sz="0" w:space="0" w:color="auto"/>
          <w:right w:val="none" w:sz="0" w:space="0" w:color="auto"/>
        </w:pBdr>
        <w:snapToGrid w:val="0"/>
        <w:spacing w:after="0" w:line="360" w:lineRule="auto"/>
        <w:jc w:val="both"/>
        <w:rPr>
          <w:rFonts w:ascii="Book Antiqua" w:hAnsi="Book Antiqua"/>
          <w:color w:val="auto"/>
          <w:sz w:val="24"/>
          <w:szCs w:val="24"/>
        </w:rPr>
      </w:pPr>
    </w:p>
    <w:sectPr w:rsidR="004B3DD1" w:rsidRPr="00660243" w:rsidSect="00A217B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3DD1" w:rsidRDefault="004B3DD1">
      <w:pPr>
        <w:pBdr>
          <w:top w:val="none" w:sz="0" w:space="0" w:color="auto"/>
          <w:left w:val="none" w:sz="0" w:space="0" w:color="auto"/>
          <w:bottom w:val="none" w:sz="0" w:space="0" w:color="auto"/>
          <w:right w:val="none" w:sz="0" w:space="0" w:color="auto"/>
        </w:pBdr>
      </w:pPr>
      <w:r>
        <w:separator/>
      </w:r>
    </w:p>
  </w:endnote>
  <w:endnote w:type="continuationSeparator" w:id="0">
    <w:p w:rsidR="004B3DD1" w:rsidRDefault="004B3DD1">
      <w:pPr>
        <w:pBdr>
          <w:top w:val="none" w:sz="0" w:space="0" w:color="auto"/>
          <w:left w:val="none" w:sz="0" w:space="0" w:color="auto"/>
          <w:bottom w:val="none" w:sz="0" w:space="0" w:color="auto"/>
          <w:right w:val="none" w:sz="0" w:space="0" w:color="auto"/>
        </w:pBd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30204"/>
    <w:charset w:val="00"/>
    <w:family w:val="swiss"/>
    <w:pitch w:val="variable"/>
    <w:sig w:usb0="20000A87" w:usb1="00000000" w:usb2="00000000" w:usb3="00000000" w:csb0="000001B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00007843" w:usb2="00000001"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3DD1" w:rsidRDefault="004B3DD1">
      <w:pPr>
        <w:pBdr>
          <w:top w:val="none" w:sz="0" w:space="0" w:color="auto"/>
          <w:left w:val="none" w:sz="0" w:space="0" w:color="auto"/>
          <w:bottom w:val="none" w:sz="0" w:space="0" w:color="auto"/>
          <w:right w:val="none" w:sz="0" w:space="0" w:color="auto"/>
        </w:pBdr>
      </w:pPr>
      <w:r>
        <w:separator/>
      </w:r>
    </w:p>
  </w:footnote>
  <w:footnote w:type="continuationSeparator" w:id="0">
    <w:p w:rsidR="004B3DD1" w:rsidRDefault="004B3DD1">
      <w:pPr>
        <w:pBdr>
          <w:top w:val="none" w:sz="0" w:space="0" w:color="auto"/>
          <w:left w:val="none" w:sz="0" w:space="0" w:color="auto"/>
          <w:bottom w:val="none" w:sz="0" w:space="0" w:color="auto"/>
          <w:right w:val="none" w:sz="0" w:space="0" w:color="auto"/>
        </w:pBd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trackRevisions/>
  <w:defaultTabStop w:val="720"/>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400506"/>
    <w:rsid w:val="0002768C"/>
    <w:rsid w:val="00041ADA"/>
    <w:rsid w:val="00043EE2"/>
    <w:rsid w:val="00047FCD"/>
    <w:rsid w:val="00060124"/>
    <w:rsid w:val="00063683"/>
    <w:rsid w:val="00091E9C"/>
    <w:rsid w:val="00097FF5"/>
    <w:rsid w:val="000A44A0"/>
    <w:rsid w:val="000C30C0"/>
    <w:rsid w:val="000E2F55"/>
    <w:rsid w:val="000F3B53"/>
    <w:rsid w:val="000F3F58"/>
    <w:rsid w:val="00113F25"/>
    <w:rsid w:val="00122C77"/>
    <w:rsid w:val="00166E4D"/>
    <w:rsid w:val="001A2AA8"/>
    <w:rsid w:val="001E17B4"/>
    <w:rsid w:val="001E5DE3"/>
    <w:rsid w:val="002062C7"/>
    <w:rsid w:val="002234DA"/>
    <w:rsid w:val="00261302"/>
    <w:rsid w:val="00262EB3"/>
    <w:rsid w:val="00293D1D"/>
    <w:rsid w:val="002A00EB"/>
    <w:rsid w:val="002D47DC"/>
    <w:rsid w:val="002E372F"/>
    <w:rsid w:val="002F5DF7"/>
    <w:rsid w:val="003231BB"/>
    <w:rsid w:val="0035060D"/>
    <w:rsid w:val="00354006"/>
    <w:rsid w:val="00376B3F"/>
    <w:rsid w:val="00395437"/>
    <w:rsid w:val="00396FFF"/>
    <w:rsid w:val="003A7DC4"/>
    <w:rsid w:val="003B51CD"/>
    <w:rsid w:val="003D75D4"/>
    <w:rsid w:val="003E6557"/>
    <w:rsid w:val="00400506"/>
    <w:rsid w:val="00402F21"/>
    <w:rsid w:val="00443A5F"/>
    <w:rsid w:val="004602EC"/>
    <w:rsid w:val="004661DF"/>
    <w:rsid w:val="0047352D"/>
    <w:rsid w:val="0048169F"/>
    <w:rsid w:val="0048238A"/>
    <w:rsid w:val="00497F52"/>
    <w:rsid w:val="004A3438"/>
    <w:rsid w:val="004B3DD1"/>
    <w:rsid w:val="004B682A"/>
    <w:rsid w:val="004E3F26"/>
    <w:rsid w:val="004F6F7E"/>
    <w:rsid w:val="00533C96"/>
    <w:rsid w:val="00557EC2"/>
    <w:rsid w:val="00577F20"/>
    <w:rsid w:val="00580AFF"/>
    <w:rsid w:val="005936FF"/>
    <w:rsid w:val="005A4A42"/>
    <w:rsid w:val="005D35FD"/>
    <w:rsid w:val="005E30FE"/>
    <w:rsid w:val="006179FE"/>
    <w:rsid w:val="00623F88"/>
    <w:rsid w:val="0065409D"/>
    <w:rsid w:val="00657873"/>
    <w:rsid w:val="00660243"/>
    <w:rsid w:val="00682A3E"/>
    <w:rsid w:val="00686456"/>
    <w:rsid w:val="00691F98"/>
    <w:rsid w:val="00694291"/>
    <w:rsid w:val="0069444B"/>
    <w:rsid w:val="006A36CF"/>
    <w:rsid w:val="006D6E52"/>
    <w:rsid w:val="006E5F7B"/>
    <w:rsid w:val="006F1CAF"/>
    <w:rsid w:val="006F5E16"/>
    <w:rsid w:val="006F6193"/>
    <w:rsid w:val="00743C4D"/>
    <w:rsid w:val="00752126"/>
    <w:rsid w:val="00772D23"/>
    <w:rsid w:val="00796FCA"/>
    <w:rsid w:val="007C1AD6"/>
    <w:rsid w:val="007D1622"/>
    <w:rsid w:val="007D390A"/>
    <w:rsid w:val="008101B1"/>
    <w:rsid w:val="00816673"/>
    <w:rsid w:val="00823F6E"/>
    <w:rsid w:val="0085074F"/>
    <w:rsid w:val="00892DAA"/>
    <w:rsid w:val="00893F53"/>
    <w:rsid w:val="008B59D3"/>
    <w:rsid w:val="008B7384"/>
    <w:rsid w:val="008E62C7"/>
    <w:rsid w:val="008F552E"/>
    <w:rsid w:val="008F5CF6"/>
    <w:rsid w:val="00901B20"/>
    <w:rsid w:val="00912B97"/>
    <w:rsid w:val="00943D51"/>
    <w:rsid w:val="009570C1"/>
    <w:rsid w:val="00967713"/>
    <w:rsid w:val="0097341B"/>
    <w:rsid w:val="00996EFD"/>
    <w:rsid w:val="009B40D5"/>
    <w:rsid w:val="009C0AD7"/>
    <w:rsid w:val="009C308F"/>
    <w:rsid w:val="009D112D"/>
    <w:rsid w:val="009E1C28"/>
    <w:rsid w:val="009E1C2E"/>
    <w:rsid w:val="009E3261"/>
    <w:rsid w:val="009F1DD3"/>
    <w:rsid w:val="00A10428"/>
    <w:rsid w:val="00A13422"/>
    <w:rsid w:val="00A15623"/>
    <w:rsid w:val="00A217B8"/>
    <w:rsid w:val="00A511FE"/>
    <w:rsid w:val="00A57734"/>
    <w:rsid w:val="00A579B3"/>
    <w:rsid w:val="00A674D3"/>
    <w:rsid w:val="00A91E89"/>
    <w:rsid w:val="00AC7AB0"/>
    <w:rsid w:val="00B02448"/>
    <w:rsid w:val="00B27F14"/>
    <w:rsid w:val="00B62C46"/>
    <w:rsid w:val="00B92000"/>
    <w:rsid w:val="00BA7851"/>
    <w:rsid w:val="00BC29C8"/>
    <w:rsid w:val="00BC5162"/>
    <w:rsid w:val="00BD650E"/>
    <w:rsid w:val="00BD77CF"/>
    <w:rsid w:val="00BE1A7F"/>
    <w:rsid w:val="00BF3409"/>
    <w:rsid w:val="00BF690A"/>
    <w:rsid w:val="00C314EB"/>
    <w:rsid w:val="00C31D72"/>
    <w:rsid w:val="00C33384"/>
    <w:rsid w:val="00C844F6"/>
    <w:rsid w:val="00C8508D"/>
    <w:rsid w:val="00C86D43"/>
    <w:rsid w:val="00CA5240"/>
    <w:rsid w:val="00CB0B09"/>
    <w:rsid w:val="00CC613B"/>
    <w:rsid w:val="00CE0331"/>
    <w:rsid w:val="00CE1836"/>
    <w:rsid w:val="00CE7447"/>
    <w:rsid w:val="00D00F08"/>
    <w:rsid w:val="00D06BDC"/>
    <w:rsid w:val="00D1138A"/>
    <w:rsid w:val="00D41FEF"/>
    <w:rsid w:val="00D63D1B"/>
    <w:rsid w:val="00D63D27"/>
    <w:rsid w:val="00D83173"/>
    <w:rsid w:val="00DE2A90"/>
    <w:rsid w:val="00DE398C"/>
    <w:rsid w:val="00E1588E"/>
    <w:rsid w:val="00E1773D"/>
    <w:rsid w:val="00E54416"/>
    <w:rsid w:val="00E74F56"/>
    <w:rsid w:val="00E8164C"/>
    <w:rsid w:val="00EA2871"/>
    <w:rsid w:val="00EE3780"/>
    <w:rsid w:val="00EE3A1C"/>
    <w:rsid w:val="00F039F3"/>
    <w:rsid w:val="00F04E52"/>
    <w:rsid w:val="00F127A5"/>
    <w:rsid w:val="00F35ED0"/>
    <w:rsid w:val="00F71CC8"/>
    <w:rsid w:val="00F721C4"/>
    <w:rsid w:val="00F94F5B"/>
    <w:rsid w:val="00FA108F"/>
    <w:rsid w:val="00FA1E57"/>
    <w:rsid w:val="00FB0485"/>
    <w:rsid w:val="00FC5E31"/>
    <w:rsid w:val="00FD4A46"/>
    <w:rsid w:val="00FE1872"/>
    <w:rsid w:val="00FE6212"/>
    <w:rsid w:val="00FF1E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2C7"/>
    <w:pPr>
      <w:pBdr>
        <w:top w:val="none" w:sz="96" w:space="31" w:color="FFFFFF" w:frame="1"/>
        <w:left w:val="none" w:sz="96" w:space="31" w:color="FFFFFF" w:frame="1"/>
        <w:bottom w:val="none" w:sz="96" w:space="31" w:color="FFFFFF" w:frame="1"/>
        <w:right w:val="none" w:sz="96" w:space="31" w:color="FFFFFF" w:frame="1"/>
      </w:pBdr>
    </w:pPr>
    <w:rPr>
      <w:kern w:val="0"/>
      <w:sz w:val="24"/>
      <w:szCs w:val="24"/>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2062C7"/>
    <w:rPr>
      <w:rFonts w:cs="Times New Roman"/>
      <w:u w:val="single"/>
    </w:rPr>
  </w:style>
  <w:style w:type="paragraph" w:customStyle="1" w:styleId="HeaderFooter">
    <w:name w:val="Header &amp; Footer"/>
    <w:uiPriority w:val="99"/>
    <w:rsid w:val="002062C7"/>
    <w:pPr>
      <w:pBdr>
        <w:top w:val="none" w:sz="96" w:space="31" w:color="FFFFFF" w:frame="1"/>
        <w:left w:val="none" w:sz="96" w:space="31" w:color="FFFFFF" w:frame="1"/>
        <w:bottom w:val="none" w:sz="96" w:space="31" w:color="FFFFFF" w:frame="1"/>
        <w:right w:val="none" w:sz="96" w:space="31" w:color="FFFFFF" w:frame="1"/>
      </w:pBdr>
      <w:tabs>
        <w:tab w:val="right" w:pos="9020"/>
      </w:tabs>
    </w:pPr>
    <w:rPr>
      <w:rFonts w:ascii="Helvetica" w:hAnsi="Arial Unicode MS" w:cs="Arial Unicode MS"/>
      <w:color w:val="000000"/>
      <w:kern w:val="0"/>
      <w:sz w:val="24"/>
      <w:szCs w:val="24"/>
      <w:lang w:eastAsia="en-US"/>
    </w:rPr>
  </w:style>
  <w:style w:type="paragraph" w:customStyle="1" w:styleId="Body">
    <w:name w:val="Body"/>
    <w:uiPriority w:val="99"/>
    <w:rsid w:val="002062C7"/>
    <w:pPr>
      <w:pBdr>
        <w:top w:val="none" w:sz="96" w:space="31" w:color="FFFFFF" w:frame="1"/>
        <w:left w:val="none" w:sz="96" w:space="31" w:color="FFFFFF" w:frame="1"/>
        <w:bottom w:val="none" w:sz="96" w:space="31" w:color="FFFFFF" w:frame="1"/>
        <w:right w:val="none" w:sz="96" w:space="31" w:color="FFFFFF" w:frame="1"/>
      </w:pBdr>
      <w:spacing w:after="200" w:line="276" w:lineRule="auto"/>
    </w:pPr>
    <w:rPr>
      <w:rFonts w:ascii="Calibri" w:hAnsi="Calibri" w:cs="Calibri"/>
      <w:color w:val="000000"/>
      <w:kern w:val="0"/>
      <w:sz w:val="22"/>
      <w:u w:color="000000"/>
      <w:lang w:eastAsia="en-US"/>
    </w:rPr>
  </w:style>
  <w:style w:type="paragraph" w:styleId="BalloonText">
    <w:name w:val="Balloon Text"/>
    <w:basedOn w:val="Normal"/>
    <w:link w:val="BalloonTextChar"/>
    <w:uiPriority w:val="99"/>
    <w:semiHidden/>
    <w:rsid w:val="003B51C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B51CD"/>
    <w:rPr>
      <w:rFonts w:ascii="Tahoma" w:hAnsi="Tahoma"/>
      <w:sz w:val="16"/>
    </w:rPr>
  </w:style>
  <w:style w:type="paragraph" w:styleId="Header">
    <w:name w:val="header"/>
    <w:basedOn w:val="Normal"/>
    <w:link w:val="HeaderChar"/>
    <w:uiPriority w:val="99"/>
    <w:rsid w:val="00BC29C8"/>
    <w:pPr>
      <w:pBdr>
        <w:top w:val="none" w:sz="0" w:space="0" w:color="auto"/>
        <w:left w:val="none" w:sz="0" w:space="0" w:color="auto"/>
        <w:bottom w:val="single" w:sz="6" w:space="1" w:color="auto"/>
        <w:right w:val="none" w:sz="0" w:space="0"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locked/>
    <w:rsid w:val="00BC29C8"/>
    <w:rPr>
      <w:sz w:val="18"/>
    </w:rPr>
  </w:style>
  <w:style w:type="paragraph" w:styleId="Footer">
    <w:name w:val="footer"/>
    <w:basedOn w:val="Normal"/>
    <w:link w:val="FooterChar"/>
    <w:uiPriority w:val="99"/>
    <w:rsid w:val="00BC29C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locked/>
    <w:rsid w:val="00BC29C8"/>
    <w:rPr>
      <w:sz w:val="18"/>
    </w:rPr>
  </w:style>
  <w:style w:type="character" w:styleId="CommentReference">
    <w:name w:val="annotation reference"/>
    <w:basedOn w:val="DefaultParagraphFont"/>
    <w:uiPriority w:val="99"/>
    <w:semiHidden/>
    <w:rsid w:val="00BC29C8"/>
    <w:rPr>
      <w:rFonts w:cs="Times New Roman"/>
      <w:sz w:val="21"/>
    </w:rPr>
  </w:style>
  <w:style w:type="paragraph" w:styleId="CommentText">
    <w:name w:val="annotation text"/>
    <w:basedOn w:val="Normal"/>
    <w:link w:val="CommentTextChar"/>
    <w:uiPriority w:val="99"/>
    <w:rsid w:val="00BC29C8"/>
  </w:style>
  <w:style w:type="character" w:customStyle="1" w:styleId="CommentTextChar">
    <w:name w:val="Comment Text Char"/>
    <w:basedOn w:val="DefaultParagraphFont"/>
    <w:link w:val="CommentText"/>
    <w:uiPriority w:val="99"/>
    <w:semiHidden/>
    <w:locked/>
    <w:rsid w:val="00BC29C8"/>
    <w:rPr>
      <w:sz w:val="24"/>
    </w:rPr>
  </w:style>
  <w:style w:type="paragraph" w:styleId="CommentSubject">
    <w:name w:val="annotation subject"/>
    <w:basedOn w:val="CommentText"/>
    <w:next w:val="CommentText"/>
    <w:link w:val="CommentSubjectChar"/>
    <w:uiPriority w:val="99"/>
    <w:semiHidden/>
    <w:rsid w:val="00BC29C8"/>
    <w:rPr>
      <w:b/>
      <w:bCs/>
    </w:rPr>
  </w:style>
  <w:style w:type="character" w:customStyle="1" w:styleId="CommentSubjectChar">
    <w:name w:val="Comment Subject Char"/>
    <w:basedOn w:val="CommentTextChar"/>
    <w:link w:val="CommentSubject"/>
    <w:uiPriority w:val="99"/>
    <w:semiHidden/>
    <w:locked/>
    <w:rsid w:val="00BC29C8"/>
    <w:rPr>
      <w:b/>
      <w:sz w:val="24"/>
    </w:rPr>
  </w:style>
  <w:style w:type="character" w:customStyle="1" w:styleId="Char1">
    <w:name w:val="批注文字 Char1"/>
    <w:uiPriority w:val="99"/>
    <w:semiHidden/>
    <w:rsid w:val="00BC29C8"/>
    <w:rPr>
      <w:rFonts w:eastAsia="宋体"/>
      <w:kern w:val="2"/>
      <w:sz w:val="24"/>
      <w:lang w:val="en-US" w:eastAsia="zh-CN"/>
    </w:rPr>
  </w:style>
  <w:style w:type="paragraph" w:customStyle="1" w:styleId="p0">
    <w:name w:val="p0"/>
    <w:basedOn w:val="Normal"/>
    <w:uiPriority w:val="99"/>
    <w:rsid w:val="004602EC"/>
    <w:pPr>
      <w:pBdr>
        <w:top w:val="none" w:sz="0" w:space="0" w:color="auto"/>
        <w:left w:val="none" w:sz="0" w:space="0" w:color="auto"/>
        <w:bottom w:val="none" w:sz="0" w:space="0" w:color="auto"/>
        <w:right w:val="none" w:sz="0" w:space="0" w:color="auto"/>
      </w:pBdr>
      <w:spacing w:line="240" w:lineRule="atLeast"/>
    </w:pPr>
    <w:rPr>
      <w:rFonts w:ascii="Century" w:eastAsia="宋体"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92692">
      <w:marLeft w:val="0"/>
      <w:marRight w:val="0"/>
      <w:marTop w:val="0"/>
      <w:marBottom w:val="0"/>
      <w:divBdr>
        <w:top w:val="none" w:sz="0" w:space="0" w:color="auto"/>
        <w:left w:val="none" w:sz="0" w:space="0" w:color="auto"/>
        <w:bottom w:val="none" w:sz="0" w:space="0" w:color="auto"/>
        <w:right w:val="none" w:sz="0" w:space="0" w:color="auto"/>
      </w:divBdr>
      <w:divsChild>
        <w:div w:id="840392693">
          <w:marLeft w:val="0"/>
          <w:marRight w:val="0"/>
          <w:marTop w:val="0"/>
          <w:marBottom w:val="0"/>
          <w:divBdr>
            <w:top w:val="none" w:sz="0" w:space="0" w:color="auto"/>
            <w:left w:val="none" w:sz="0" w:space="0" w:color="auto"/>
            <w:bottom w:val="none" w:sz="0" w:space="0" w:color="auto"/>
            <w:right w:val="none" w:sz="0" w:space="0" w:color="auto"/>
          </w:divBdr>
          <w:divsChild>
            <w:div w:id="840392688">
              <w:marLeft w:val="0"/>
              <w:marRight w:val="0"/>
              <w:marTop w:val="0"/>
              <w:marBottom w:val="0"/>
              <w:divBdr>
                <w:top w:val="none" w:sz="0" w:space="0" w:color="auto"/>
                <w:left w:val="none" w:sz="0" w:space="0" w:color="auto"/>
                <w:bottom w:val="none" w:sz="0" w:space="0" w:color="auto"/>
                <w:right w:val="none" w:sz="0" w:space="0" w:color="auto"/>
              </w:divBdr>
            </w:div>
            <w:div w:id="840392689">
              <w:marLeft w:val="0"/>
              <w:marRight w:val="0"/>
              <w:marTop w:val="0"/>
              <w:marBottom w:val="0"/>
              <w:divBdr>
                <w:top w:val="none" w:sz="0" w:space="0" w:color="auto"/>
                <w:left w:val="none" w:sz="0" w:space="0" w:color="auto"/>
                <w:bottom w:val="none" w:sz="0" w:space="0" w:color="auto"/>
                <w:right w:val="none" w:sz="0" w:space="0" w:color="auto"/>
              </w:divBdr>
            </w:div>
            <w:div w:id="840392690">
              <w:marLeft w:val="0"/>
              <w:marRight w:val="0"/>
              <w:marTop w:val="0"/>
              <w:marBottom w:val="0"/>
              <w:divBdr>
                <w:top w:val="none" w:sz="0" w:space="0" w:color="auto"/>
                <w:left w:val="none" w:sz="0" w:space="0" w:color="auto"/>
                <w:bottom w:val="none" w:sz="0" w:space="0" w:color="auto"/>
                <w:right w:val="none" w:sz="0" w:space="0" w:color="auto"/>
              </w:divBdr>
            </w:div>
            <w:div w:id="840392691">
              <w:marLeft w:val="0"/>
              <w:marRight w:val="0"/>
              <w:marTop w:val="0"/>
              <w:marBottom w:val="0"/>
              <w:divBdr>
                <w:top w:val="none" w:sz="0" w:space="0" w:color="auto"/>
                <w:left w:val="none" w:sz="0" w:space="0" w:color="auto"/>
                <w:bottom w:val="none" w:sz="0" w:space="0" w:color="auto"/>
                <w:right w:val="none" w:sz="0" w:space="0" w:color="auto"/>
              </w:divBdr>
            </w:div>
            <w:div w:id="84039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73</TotalTime>
  <Pages>8</Pages>
  <Words>2094</Words>
  <Characters>11938</Characters>
  <Application>Microsoft Office Word</Application>
  <DocSecurity>0</DocSecurity>
  <Lines>0</Lines>
  <Paragraphs>0</Paragraphs>
  <ScaleCrop>false</ScaleCrop>
  <Company>University of Florida Academic Health Center</Company>
  <LinksUpToDate>false</LinksUpToDate>
  <CharactersWithSpaces>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saya</dc:creator>
  <cp:keywords/>
  <dc:description/>
  <cp:lastModifiedBy>user</cp:lastModifiedBy>
  <cp:revision>26</cp:revision>
  <cp:lastPrinted>2013-12-17T20:02:00Z</cp:lastPrinted>
  <dcterms:created xsi:type="dcterms:W3CDTF">2013-12-19T15:24:00Z</dcterms:created>
  <dcterms:modified xsi:type="dcterms:W3CDTF">2014-01-15T05:44:00Z</dcterms:modified>
</cp:coreProperties>
</file>